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41E24" w:rsidRPr="009A5419" w:rsidRDefault="009141F0" w:rsidP="00141E24">
      <w:pPr>
        <w:spacing w:line="480" w:lineRule="auto"/>
        <w:jc w:val="center"/>
        <w:rPr>
          <w:rFonts w:ascii="Garamond" w:eastAsia="AppleMyungjo" w:hAnsi="Garamond" w:cs="Times New Roman"/>
          <w:color w:val="000000" w:themeColor="text1"/>
        </w:rPr>
      </w:pPr>
      <w:bookmarkStart w:id="0" w:name="_GoBack"/>
      <w:bookmarkEnd w:id="0"/>
      <w:r>
        <w:rPr>
          <w:rFonts w:ascii="Garamond" w:eastAsia="AppleMyungjo" w:hAnsi="Garamond" w:cs="Times New Roman"/>
          <w:b/>
          <w:color w:val="000000" w:themeColor="text1"/>
        </w:rPr>
        <w:t>SUPPLEMENTAL MATERIAL</w:t>
      </w:r>
    </w:p>
    <w:p w:rsidR="00334C09" w:rsidRPr="009A5419" w:rsidRDefault="00E914AF" w:rsidP="00334C09">
      <w:pPr>
        <w:spacing w:line="480" w:lineRule="auto"/>
        <w:ind w:firstLine="720"/>
        <w:rPr>
          <w:rFonts w:ascii="Garamond" w:eastAsia="AppleMyungjo" w:hAnsi="Garamond" w:cs="Times New Roman"/>
          <w:color w:val="000000" w:themeColor="text1"/>
        </w:rPr>
      </w:pPr>
      <w:r w:rsidRPr="009A5419">
        <w:rPr>
          <w:rFonts w:ascii="Garamond" w:eastAsia="AppleMyungjo" w:hAnsi="Garamond" w:cs="Times New Roman"/>
          <w:color w:val="000000" w:themeColor="text1"/>
        </w:rPr>
        <w:t xml:space="preserve">Following the notations </w:t>
      </w:r>
      <w:r>
        <w:rPr>
          <w:rFonts w:ascii="Garamond" w:eastAsia="AppleMyungjo" w:hAnsi="Garamond" w:cs="Times New Roman"/>
          <w:color w:val="000000" w:themeColor="text1"/>
        </w:rPr>
        <w:t>similar to</w:t>
      </w:r>
      <w:r w:rsidRPr="009A5419">
        <w:rPr>
          <w:rFonts w:ascii="Garamond" w:eastAsia="AppleMyungjo" w:hAnsi="Garamond" w:cs="Times New Roman"/>
          <w:color w:val="000000" w:themeColor="text1"/>
        </w:rPr>
        <w:t xml:space="preserve"> the main texts,</w:t>
      </w:r>
      <w:r>
        <w:rPr>
          <w:rFonts w:ascii="Garamond" w:eastAsia="AppleMyungjo" w:hAnsi="Garamond" w:cs="Times New Roman"/>
          <w:color w:val="000000" w:themeColor="text1"/>
        </w:rPr>
        <w:t xml:space="preserve"> </w:t>
      </w:r>
      <w:r w:rsidR="00AF2B22" w:rsidRPr="009A5419">
        <w:rPr>
          <w:rFonts w:ascii="Garamond" w:eastAsia="AppleMyungjo" w:hAnsi="Garamond" w:cs="Times New Roman"/>
          <w:color w:val="000000" w:themeColor="text1"/>
        </w:rPr>
        <w:t xml:space="preserve">we have a total number of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N</m:t>
        </m:r>
      </m:oMath>
      <w:r w:rsidR="00AF2B22" w:rsidRPr="009A5419">
        <w:rPr>
          <w:rFonts w:ascii="Garamond" w:eastAsia="AppleMyungjo" w:hAnsi="Garamond" w:cs="Times New Roman"/>
          <w:color w:val="000000" w:themeColor="text1"/>
        </w:rPr>
        <w:t xml:space="preserve"> individuals in the study population, enrolled from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m</m:t>
        </m:r>
      </m:oMath>
      <w:r w:rsidR="00AF2B22" w:rsidRPr="009A5419">
        <w:rPr>
          <w:rFonts w:ascii="Garamond" w:eastAsia="AppleMyungjo" w:hAnsi="Garamond" w:cs="Times New Roman"/>
          <w:color w:val="000000" w:themeColor="text1"/>
        </w:rPr>
        <w:t xml:space="preserve"> families with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n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</m:t>
            </m:r>
          </m:sub>
        </m:sSub>
      </m:oMath>
      <w:r w:rsidR="00AF2B22" w:rsidRPr="009A5419">
        <w:rPr>
          <w:rFonts w:ascii="Garamond" w:hAnsi="Garamond"/>
        </w:rPr>
        <w:t xml:space="preserve"> members from the </w:t>
      </w:r>
      <m:oMath>
        <m:r>
          <w:rPr>
            <w:rFonts w:ascii="Cambria Math" w:hAnsi="Cambria Math"/>
          </w:rPr>
          <m:t>i</m:t>
        </m:r>
      </m:oMath>
      <w:r w:rsidR="00AF2B22" w:rsidRPr="009A5419">
        <w:rPr>
          <w:rFonts w:ascii="Garamond" w:hAnsi="Garamond"/>
        </w:rPr>
        <w:t>-th family.</w:t>
      </w:r>
      <w:r w:rsidR="00AF2B22" w:rsidRPr="009A5419">
        <w:rPr>
          <w:rFonts w:ascii="Garamond" w:eastAsia="AppleMyungjo" w:hAnsi="Garamond" w:cs="Times New Roman"/>
          <w:i/>
          <w:color w:val="000000" w:themeColor="text1"/>
        </w:rPr>
        <w:t xml:space="preserve"> </w:t>
      </w:r>
      <w:r w:rsidR="0036115F">
        <w:rPr>
          <w:rFonts w:ascii="Garamond" w:eastAsia="AppleMyungjo" w:hAnsi="Garamond" w:cs="Times New Roman"/>
          <w:color w:val="000000" w:themeColor="text1"/>
        </w:rPr>
        <w:t>T</w:t>
      </w:r>
      <w:r w:rsidR="003A1E44" w:rsidRPr="009A5419">
        <w:rPr>
          <w:rFonts w:ascii="Garamond" w:eastAsia="AppleMyungjo" w:hAnsi="Garamond" w:cs="Times New Roman"/>
          <w:color w:val="000000" w:themeColor="text1"/>
        </w:rPr>
        <w:t>he family-based genetic random filed (FGRF)</w:t>
      </w:r>
      <w:r w:rsidR="00334C09" w:rsidRPr="009A5419">
        <w:rPr>
          <w:rFonts w:ascii="Garamond" w:eastAsia="AppleMyungjo" w:hAnsi="Garamond" w:cs="Times New Roman"/>
          <w:color w:val="000000" w:themeColor="text1"/>
        </w:rPr>
        <w:t xml:space="preserve"> method uses a conditional auto-regressive model</w:t>
      </w:r>
      <w:r w:rsidR="001A23CF" w:rsidRPr="009A5419">
        <w:rPr>
          <w:rFonts w:ascii="Garamond" w:eastAsia="AppleMyungjo" w:hAnsi="Garamond" w:cs="Times New Roman"/>
          <w:color w:val="000000" w:themeColor="text1"/>
        </w:rPr>
        <w:t xml:space="preserve">. The matrix form the model is given by </w:t>
      </w:r>
      <w:r w:rsidR="001A23CF" w:rsidRPr="009A5419">
        <w:rPr>
          <w:rFonts w:ascii="Garamond" w:eastAsia="AppleMyungjo" w:hAnsi="Garamond" w:cs="Times New Roman"/>
          <w:i/>
          <w:color w:val="000000" w:themeColor="text1"/>
        </w:rPr>
        <w:t>Eq.</w:t>
      </w:r>
      <w:r w:rsidR="001A23CF" w:rsidRPr="009A5419">
        <w:rPr>
          <w:rFonts w:ascii="Garamond" w:eastAsia="AppleMyungjo" w:hAnsi="Garamond" w:cs="Times New Roman"/>
          <w:color w:val="000000" w:themeColor="text1"/>
        </w:rPr>
        <w:t xml:space="preserve"> (3) in the main texts:</w:t>
      </w:r>
    </w:p>
    <w:p w:rsidR="00334C09" w:rsidRPr="009A5419" w:rsidRDefault="00334C09" w:rsidP="00334C09">
      <w:pPr>
        <w:spacing w:line="480" w:lineRule="auto"/>
        <w:ind w:firstLine="720"/>
        <w:jc w:val="center"/>
        <w:rPr>
          <w:rFonts w:ascii="Garamond" w:eastAsia="AppleMyungjo" w:hAnsi="Garamond" w:cs="Times New Roman"/>
          <w:color w:val="000000" w:themeColor="text1"/>
        </w:rPr>
      </w:pPr>
      <m:oMathPara>
        <m:oMathParaPr>
          <m:jc m:val="right"/>
        </m:oMathParaPr>
        <m:oMath>
          <m:r>
            <w:rPr>
              <w:rFonts w:ascii="Cambria Math" w:eastAsia="AppleMyungjo" w:hAnsi="Cambria Math" w:cs="Times New Roman"/>
              <w:color w:val="000000" w:themeColor="text1"/>
            </w:rPr>
            <m:t>E</m:t>
          </m:r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Y</m:t>
              </m:r>
            </m:e>
            <m:e>
              <m:sSub>
                <m:sSub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Y</m:t>
                  </m:r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-</m:t>
                  </m:r>
                </m:sub>
              </m:sSub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=μ+</m:t>
          </m:r>
          <m:d>
            <m:dPr>
              <m:begChr m:val="{"/>
              <m:endChr m:val="}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V</m:t>
              </m:r>
              <m:d>
                <m:d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η</m:t>
                  </m:r>
                </m:e>
              </m:d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+γS</m:t>
              </m:r>
            </m:e>
          </m:d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Y-μ</m:t>
              </m:r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 xml:space="preserve">,                                         Eq. </m:t>
          </m:r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A1</m:t>
              </m:r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;</m:t>
          </m:r>
        </m:oMath>
      </m:oMathPara>
    </w:p>
    <w:p w:rsidR="007F085A" w:rsidRPr="009A5419" w:rsidRDefault="007F085A" w:rsidP="007F085A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w:r w:rsidRPr="009A5419">
        <w:rPr>
          <w:rFonts w:ascii="Garamond" w:eastAsia="AppleMyungjo" w:hAnsi="Garamond" w:cs="Times New Roman"/>
          <w:color w:val="000000" w:themeColor="text1"/>
        </w:rPr>
        <w:t xml:space="preserve">wher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Y=(</m:t>
        </m:r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y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1,1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,….,</m:t>
        </m:r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y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1,</m:t>
            </m:r>
            <m:sSub>
              <m:sSub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n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1</m:t>
                </m:r>
              </m:sub>
            </m:sSub>
            <m:r>
              <w:rPr>
                <w:rFonts w:ascii="Cambria Math" w:eastAsia="AppleMyungjo" w:hAnsi="Cambria Math" w:cs="Times New Roman"/>
                <w:color w:val="000000" w:themeColor="text1"/>
              </w:rPr>
              <m:t>,</m:t>
            </m:r>
          </m:sub>
        </m:sSub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y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2,1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,….,</m:t>
        </m:r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y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2,</m:t>
            </m:r>
            <m:sSub>
              <m:sSub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n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2</m:t>
                </m:r>
              </m:sub>
            </m:sSub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,….</m:t>
        </m:r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y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m,1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,….,</m:t>
        </m:r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y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m,</m:t>
            </m:r>
            <m:sSub>
              <m:sSub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n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m</m:t>
                </m:r>
              </m:sub>
            </m:sSub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)</m:t>
        </m:r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is the phenotype vector of all individuals from all families in a sequential order;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f</m:t>
        </m:r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μ</m:t>
            </m:r>
          </m:e>
        </m:d>
        <m:r>
          <w:rPr>
            <w:rFonts w:ascii="Cambria Math" w:eastAsia="AppleMyungjo" w:hAnsi="Cambria Math" w:cs="Times New Roman"/>
            <w:color w:val="000000" w:themeColor="text1"/>
          </w:rPr>
          <m:t>=Xβ</m:t>
        </m:r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;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V(η)</m:t>
        </m:r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is a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N×N</m:t>
        </m:r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block diagonal matrix in which th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i</m:t>
        </m:r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-th block is a 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n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×</m:t>
        </m:r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n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</m:t>
            </m:r>
          </m:sub>
        </m:sSub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matrix with th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(j,l)</m:t>
        </m:r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element as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v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,j,l</m:t>
            </m:r>
          </m:sub>
        </m:sSub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η</m:t>
            </m:r>
          </m:e>
        </m:d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; ;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S</m:t>
        </m:r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is a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N×N</m:t>
        </m:r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matrix</w:t>
      </w:r>
      <w:r w:rsidR="0027599E" w:rsidRPr="009A5419">
        <w:rPr>
          <w:rFonts w:ascii="Garamond" w:eastAsia="AppleMyungjo" w:hAnsi="Garamond" w:cs="Times New Roman"/>
          <w:color w:val="000000" w:themeColor="text1"/>
        </w:rPr>
        <w:t xml:space="preserve"> for pairwise genetic similarities</w:t>
      </w:r>
      <w:r w:rsidRPr="009A5419">
        <w:rPr>
          <w:rFonts w:ascii="Garamond" w:eastAsia="AppleMyungjo" w:hAnsi="Garamond" w:cs="Times New Roman"/>
          <w:color w:val="000000" w:themeColor="text1"/>
        </w:rPr>
        <w:t xml:space="preserve"> among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N</m:t>
        </m:r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individuals.  </w:t>
      </w:r>
    </w:p>
    <w:p w:rsidR="001A23CF" w:rsidRPr="009A5419" w:rsidRDefault="001A23CF" w:rsidP="001A23CF">
      <w:pPr>
        <w:spacing w:line="480" w:lineRule="auto"/>
        <w:rPr>
          <w:rFonts w:ascii="Garamond" w:eastAsia="AppleMyungjo" w:hAnsi="Garamond" w:cs="Times New Roman"/>
          <w:b/>
          <w:color w:val="000000" w:themeColor="text1"/>
        </w:rPr>
      </w:pPr>
      <w:r w:rsidRPr="009A5419">
        <w:rPr>
          <w:rFonts w:ascii="Garamond" w:eastAsia="AppleMyungjo" w:hAnsi="Garamond" w:cs="Times New Roman"/>
          <w:b/>
          <w:color w:val="000000" w:themeColor="text1"/>
        </w:rPr>
        <w:t>Modeling Within-family Correlation</w:t>
      </w:r>
    </w:p>
    <w:p w:rsidR="00DE59CC" w:rsidRPr="009A5419" w:rsidRDefault="00A127F4" w:rsidP="002168F0">
      <w:pPr>
        <w:spacing w:line="480" w:lineRule="auto"/>
        <w:ind w:firstLine="720"/>
        <w:rPr>
          <w:rFonts w:ascii="Garamond" w:eastAsia="AppleMyungjo" w:hAnsi="Garamond" w:cs="Times New Roman"/>
          <w:color w:val="000000" w:themeColor="text1"/>
        </w:rPr>
      </w:pPr>
      <w:r w:rsidRPr="009A5419">
        <w:rPr>
          <w:rFonts w:ascii="Garamond" w:eastAsia="AppleMyungjo" w:hAnsi="Garamond" w:cs="Times New Roman"/>
          <w:color w:val="000000" w:themeColor="text1"/>
        </w:rPr>
        <w:t xml:space="preserve">In </w:t>
      </w:r>
      <w:r w:rsidR="00A842FB" w:rsidRPr="009A5419">
        <w:rPr>
          <w:rFonts w:ascii="Garamond" w:eastAsia="AppleMyungjo" w:hAnsi="Garamond" w:cs="Times New Roman"/>
          <w:i/>
          <w:color w:val="000000" w:themeColor="text1"/>
        </w:rPr>
        <w:t>Eq</w:t>
      </w:r>
      <w:r w:rsidR="00A842FB" w:rsidRPr="009A5419">
        <w:rPr>
          <w:rFonts w:ascii="Garamond" w:eastAsia="AppleMyungjo" w:hAnsi="Garamond" w:cs="Times New Roman"/>
          <w:color w:val="000000" w:themeColor="text1"/>
        </w:rPr>
        <w:t>. (A1)</w:t>
      </w:r>
      <w:r w:rsidRPr="009A5419">
        <w:rPr>
          <w:rFonts w:ascii="Garamond" w:eastAsia="AppleMyungjo" w:hAnsi="Garamond" w:cs="Times New Roman"/>
          <w:color w:val="000000" w:themeColor="text1"/>
        </w:rPr>
        <w:t xml:space="preserve">,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V(η)</m:t>
        </m:r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8127EC" w:rsidRPr="009A5419">
        <w:rPr>
          <w:rFonts w:ascii="Garamond" w:eastAsia="AppleMyungjo" w:hAnsi="Garamond" w:cs="Times New Roman"/>
          <w:color w:val="000000" w:themeColor="text1"/>
        </w:rPr>
        <w:t xml:space="preserve">is </w:t>
      </w:r>
      <w:r w:rsidR="00604C8D" w:rsidRPr="009A5419">
        <w:rPr>
          <w:rFonts w:ascii="Garamond" w:eastAsia="AppleMyungjo" w:hAnsi="Garamond" w:cs="Times New Roman"/>
          <w:color w:val="000000" w:themeColor="text1"/>
        </w:rPr>
        <w:t>a</w:t>
      </w:r>
      <m:oMath>
        <m:r>
          <w:rPr>
            <w:rFonts w:ascii="Cambria Math" w:eastAsia="AppleMyungjo" w:hAnsi="Cambria Math" w:cs="Times New Roman"/>
            <w:color w:val="000000" w:themeColor="text1"/>
          </w:rPr>
          <m:t xml:space="preserve"> N×N</m:t>
        </m:r>
      </m:oMath>
      <w:r w:rsidR="00604C8D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C75370" w:rsidRPr="009A5419">
        <w:rPr>
          <w:rFonts w:ascii="Garamond" w:eastAsia="AppleMyungjo" w:hAnsi="Garamond" w:cs="Times New Roman"/>
          <w:color w:val="000000" w:themeColor="text1"/>
        </w:rPr>
        <w:t xml:space="preserve">matrix, </w:t>
      </w:r>
      <w:r w:rsidR="00604C8D" w:rsidRPr="009A5419">
        <w:rPr>
          <w:rFonts w:ascii="Garamond" w:eastAsia="AppleMyungjo" w:hAnsi="Garamond" w:cs="Times New Roman"/>
          <w:color w:val="000000" w:themeColor="text1"/>
        </w:rPr>
        <w:t>each element</w:t>
      </w:r>
      <w:r w:rsidR="00C75370" w:rsidRPr="009A5419">
        <w:rPr>
          <w:rFonts w:ascii="Garamond" w:eastAsia="AppleMyungjo" w:hAnsi="Garamond" w:cs="Times New Roman"/>
          <w:color w:val="000000" w:themeColor="text1"/>
        </w:rPr>
        <w:t xml:space="preserve"> of which is</w:t>
      </w:r>
      <w:r w:rsidR="00604C8D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8127EC" w:rsidRPr="009A5419">
        <w:rPr>
          <w:rFonts w:ascii="Garamond" w:eastAsia="AppleMyungjo" w:hAnsi="Garamond" w:cs="Times New Roman"/>
          <w:color w:val="000000" w:themeColor="text1"/>
        </w:rPr>
        <w:t xml:space="preserve">proportional to </w:t>
      </w:r>
      <w:r w:rsidR="00604C8D" w:rsidRPr="009A5419">
        <w:rPr>
          <w:rFonts w:ascii="Garamond" w:eastAsia="AppleMyungjo" w:hAnsi="Garamond" w:cs="Times New Roman"/>
          <w:color w:val="000000" w:themeColor="text1"/>
        </w:rPr>
        <w:t>the correlation between</w:t>
      </w:r>
      <w:r w:rsidR="00DA3788" w:rsidRPr="009A5419">
        <w:rPr>
          <w:rFonts w:ascii="Garamond" w:eastAsia="AppleMyungjo" w:hAnsi="Garamond" w:cs="Times New Roman"/>
          <w:color w:val="000000" w:themeColor="text1"/>
        </w:rPr>
        <w:t xml:space="preserve"> the phenotypes of</w:t>
      </w:r>
      <w:r w:rsidR="00604C8D" w:rsidRPr="009A5419">
        <w:rPr>
          <w:rFonts w:ascii="Garamond" w:eastAsia="AppleMyungjo" w:hAnsi="Garamond" w:cs="Times New Roman"/>
          <w:color w:val="000000" w:themeColor="text1"/>
        </w:rPr>
        <w:t xml:space="preserve"> two </w:t>
      </w:r>
      <w:r w:rsidR="00C75370" w:rsidRPr="009A5419">
        <w:rPr>
          <w:rFonts w:ascii="Garamond" w:eastAsia="AppleMyungjo" w:hAnsi="Garamond" w:cs="Times New Roman"/>
          <w:color w:val="000000" w:themeColor="text1"/>
        </w:rPr>
        <w:t>individuals</w:t>
      </w:r>
      <w:r w:rsidR="00DA3788" w:rsidRPr="009A5419">
        <w:rPr>
          <w:rFonts w:ascii="Garamond" w:eastAsia="AppleMyungjo" w:hAnsi="Garamond" w:cs="Times New Roman"/>
          <w:color w:val="000000" w:themeColor="text1"/>
        </w:rPr>
        <w:t xml:space="preserve"> (e.g.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y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,j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 xml:space="preserve"> </m:t>
        </m:r>
      </m:oMath>
      <w:r w:rsidR="00DA3788" w:rsidRPr="009A5419">
        <w:rPr>
          <w:rFonts w:ascii="Garamond" w:eastAsia="AppleMyungjo" w:hAnsi="Garamond" w:cs="Times New Roman"/>
          <w:color w:val="000000" w:themeColor="text1"/>
        </w:rPr>
        <w:t xml:space="preserve">and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y</m:t>
            </m:r>
          </m:e>
          <m:sub>
            <m:sSup>
              <m:sSup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p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i</m:t>
                </m:r>
              </m:e>
              <m:sup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'</m:t>
                </m:r>
              </m:sup>
            </m:sSup>
            <m:r>
              <w:rPr>
                <w:rFonts w:ascii="Cambria Math" w:eastAsia="AppleMyungjo" w:hAnsi="Cambria Math" w:cs="Times New Roman"/>
                <w:color w:val="000000" w:themeColor="text1"/>
              </w:rPr>
              <m:t>,</m:t>
            </m:r>
            <m:sSup>
              <m:sSup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p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j</m:t>
                </m:r>
              </m:e>
              <m:sup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'</m:t>
                </m:r>
              </m:sup>
            </m:sSup>
          </m:sub>
        </m:sSub>
      </m:oMath>
      <w:r w:rsidR="00DA3788" w:rsidRPr="009A5419">
        <w:rPr>
          <w:rFonts w:ascii="Garamond" w:eastAsia="AppleMyungjo" w:hAnsi="Garamond" w:cs="Times New Roman"/>
          <w:color w:val="000000" w:themeColor="text1"/>
        </w:rPr>
        <w:t>)</w:t>
      </w:r>
      <w:r w:rsidR="002168F0" w:rsidRPr="009A5419">
        <w:rPr>
          <w:rFonts w:ascii="Garamond" w:eastAsia="AppleMyungjo" w:hAnsi="Garamond" w:cs="Times New Roman"/>
          <w:color w:val="000000" w:themeColor="text1"/>
        </w:rPr>
        <w:t>.</w:t>
      </w:r>
      <w:r w:rsidR="00C75370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160BAC" w:rsidRPr="009A5419">
        <w:rPr>
          <w:rFonts w:ascii="Garamond" w:eastAsia="AppleMyungjo" w:hAnsi="Garamond" w:cs="Times New Roman"/>
          <w:color w:val="000000" w:themeColor="text1"/>
        </w:rPr>
        <w:t>We further assume the phenotypic correlation</w:t>
      </w:r>
      <w:r w:rsidR="00F05CE1" w:rsidRPr="009A5419">
        <w:rPr>
          <w:rFonts w:ascii="Garamond" w:eastAsia="AppleMyungjo" w:hAnsi="Garamond" w:cs="Times New Roman"/>
          <w:color w:val="000000" w:themeColor="text1"/>
        </w:rPr>
        <w:t xml:space="preserve"> among family members can be attributed to a mixture of components</w:t>
      </w:r>
      <w:r w:rsidR="00963096" w:rsidRPr="009A5419">
        <w:rPr>
          <w:rFonts w:ascii="Garamond" w:eastAsia="AppleMyungjo" w:hAnsi="Garamond" w:cs="Times New Roman"/>
          <w:color w:val="000000" w:themeColor="text1"/>
        </w:rPr>
        <w:t xml:space="preserve"> through the following decomposition: </w:t>
      </w:r>
      <w:r w:rsidR="00C6563A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</w:p>
    <w:p w:rsidR="00C711F9" w:rsidRPr="009A5419" w:rsidRDefault="00C711F9" w:rsidP="00C711F9">
      <w:pPr>
        <w:spacing w:line="480" w:lineRule="auto"/>
        <w:ind w:firstLine="720"/>
        <w:jc w:val="right"/>
        <w:rPr>
          <w:rFonts w:ascii="Garamond" w:eastAsia="AppleMyungjo" w:hAnsi="Garamond" w:cs="Times New Roman"/>
          <w:color w:val="000000" w:themeColor="text1"/>
        </w:rPr>
      </w:pPr>
      <m:oMath>
        <m:r>
          <w:rPr>
            <w:rFonts w:ascii="Cambria Math" w:eastAsia="AppleMyungjo" w:hAnsi="Cambria Math" w:cs="Times New Roman"/>
            <w:color w:val="000000" w:themeColor="text1"/>
          </w:rPr>
          <m:t>V</m:t>
        </m:r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η</m:t>
            </m:r>
          </m:e>
        </m:d>
        <m:r>
          <w:rPr>
            <w:rFonts w:ascii="Cambria Math" w:eastAsia="AppleMyungjo" w:hAnsi="Cambria Math" w:cs="Times New Roman"/>
            <w:color w:val="000000" w:themeColor="text1"/>
          </w:rPr>
          <m:t>=</m:t>
        </m:r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η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1</m:t>
            </m:r>
          </m:sub>
        </m:sSub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V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1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+</m:t>
        </m:r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η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2</m:t>
            </m:r>
          </m:sub>
        </m:sSub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V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2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+</m:t>
        </m:r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η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3</m:t>
            </m:r>
          </m:sub>
        </m:sSub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V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3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 xml:space="preserve">                                                          Eq. (A2)</m:t>
        </m:r>
      </m:oMath>
      <w:r w:rsidRPr="009A5419">
        <w:rPr>
          <w:rFonts w:ascii="Garamond" w:eastAsia="AppleMyungjo" w:hAnsi="Garamond" w:cs="Times New Roman"/>
          <w:color w:val="000000" w:themeColor="text1"/>
        </w:rPr>
        <w:t>;</w:t>
      </w:r>
    </w:p>
    <w:p w:rsidR="00C6563A" w:rsidRPr="009A5419" w:rsidRDefault="00E47E2B" w:rsidP="00145435">
      <w:pPr>
        <w:spacing w:after="100" w:line="480" w:lineRule="auto"/>
        <w:rPr>
          <w:rFonts w:ascii="Garamond" w:eastAsia="AppleMyungjo" w:hAnsi="Garamond" w:cs="Times New Roman"/>
          <w:color w:val="000000" w:themeColor="text1"/>
        </w:rPr>
      </w:pPr>
      <w:r w:rsidRPr="009A5419">
        <w:rPr>
          <w:rFonts w:ascii="Garamond" w:eastAsia="AppleMyungjo" w:hAnsi="Garamond" w:cs="Times New Roman"/>
          <w:color w:val="000000" w:themeColor="text1"/>
        </w:rPr>
        <w:t xml:space="preserve">where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V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1</m:t>
            </m:r>
          </m:sub>
        </m:sSub>
      </m:oMath>
      <w:r w:rsidR="00C6563A" w:rsidRPr="009A5419">
        <w:rPr>
          <w:rFonts w:ascii="Garamond" w:eastAsia="AppleMyungjo" w:hAnsi="Garamond" w:cs="Times New Roman"/>
          <w:color w:val="000000" w:themeColor="text1"/>
        </w:rPr>
        <w:t xml:space="preserve"> is a block matrix </w:t>
      </w:r>
      <w:r w:rsidR="002D46A3" w:rsidRPr="009A5419">
        <w:rPr>
          <w:rFonts w:ascii="Garamond" w:eastAsia="AppleMyungjo" w:hAnsi="Garamond" w:cs="Times New Roman"/>
          <w:color w:val="000000" w:themeColor="text1"/>
        </w:rPr>
        <w:t xml:space="preserve">in which th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i</m:t>
        </m:r>
      </m:oMath>
      <w:r w:rsidR="002D46A3" w:rsidRPr="009A5419">
        <w:rPr>
          <w:rFonts w:ascii="Garamond" w:eastAsia="AppleMyungjo" w:hAnsi="Garamond" w:cs="Times New Roman"/>
          <w:color w:val="000000" w:themeColor="text1"/>
        </w:rPr>
        <w:t xml:space="preserve">-th block is a 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n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×</m:t>
        </m:r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n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</m:t>
            </m:r>
          </m:sub>
        </m:sSub>
      </m:oMath>
      <w:r w:rsidR="002D46A3" w:rsidRPr="009A5419">
        <w:rPr>
          <w:rFonts w:ascii="Garamond" w:eastAsia="AppleMyungjo" w:hAnsi="Garamond" w:cs="Times New Roman"/>
          <w:color w:val="000000" w:themeColor="text1"/>
        </w:rPr>
        <w:t xml:space="preserve"> matrix with th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(j,l)</m:t>
        </m:r>
      </m:oMath>
      <w:r w:rsidR="002D46A3" w:rsidRPr="009A5419">
        <w:rPr>
          <w:rFonts w:ascii="Garamond" w:eastAsia="AppleMyungjo" w:hAnsi="Garamond" w:cs="Times New Roman"/>
          <w:color w:val="000000" w:themeColor="text1"/>
        </w:rPr>
        <w:t xml:space="preserve"> element as </w:t>
      </w:r>
      <w:r w:rsidR="00020E3F" w:rsidRPr="009A5419">
        <w:rPr>
          <w:rFonts w:ascii="Garamond" w:eastAsia="AppleMyungjo" w:hAnsi="Garamond" w:cs="Times New Roman"/>
          <w:color w:val="000000" w:themeColor="text1"/>
        </w:rPr>
        <w:t xml:space="preserve">the kinship coefficient between th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j</m:t>
        </m:r>
      </m:oMath>
      <w:r w:rsidR="00020E3F" w:rsidRPr="009A5419">
        <w:rPr>
          <w:rFonts w:ascii="Garamond" w:eastAsia="AppleMyungjo" w:hAnsi="Garamond" w:cs="Times New Roman"/>
          <w:color w:val="000000" w:themeColor="text1"/>
        </w:rPr>
        <w:t xml:space="preserve">-th and th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l</m:t>
        </m:r>
      </m:oMath>
      <w:r w:rsidR="00020E3F" w:rsidRPr="009A5419">
        <w:rPr>
          <w:rFonts w:ascii="Garamond" w:eastAsia="AppleMyungjo" w:hAnsi="Garamond" w:cs="Times New Roman"/>
          <w:color w:val="000000" w:themeColor="text1"/>
        </w:rPr>
        <w:t xml:space="preserve">-th members of family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i</m:t>
        </m:r>
      </m:oMath>
      <w:r w:rsidR="0042479F" w:rsidRPr="009A5419">
        <w:rPr>
          <w:rFonts w:ascii="Garamond" w:eastAsia="AppleMyungjo" w:hAnsi="Garamond" w:cs="Times New Roman"/>
          <w:color w:val="000000" w:themeColor="text1"/>
        </w:rPr>
        <w:t xml:space="preserve">;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V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2</m:t>
            </m:r>
          </m:sub>
        </m:sSub>
      </m:oMath>
      <w:r w:rsidR="00AC1E53" w:rsidRPr="009A5419">
        <w:rPr>
          <w:rFonts w:ascii="Garamond" w:eastAsia="AppleMyungjo" w:hAnsi="Garamond" w:cs="Times New Roman"/>
          <w:color w:val="000000" w:themeColor="text1"/>
        </w:rPr>
        <w:t xml:space="preserve"> and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V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3</m:t>
            </m:r>
          </m:sub>
        </m:sSub>
      </m:oMath>
      <w:r w:rsidR="00AC1E53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1270B8" w:rsidRPr="009A5419">
        <w:rPr>
          <w:rFonts w:ascii="Garamond" w:eastAsia="AppleMyungjo" w:hAnsi="Garamond" w:cs="Times New Roman"/>
          <w:color w:val="000000" w:themeColor="text1"/>
        </w:rPr>
        <w:t xml:space="preserve">are also block matrix </w:t>
      </w:r>
      <w:r w:rsidR="00140FAD" w:rsidRPr="009A5419">
        <w:rPr>
          <w:rFonts w:ascii="Garamond" w:eastAsia="AppleMyungjo" w:hAnsi="Garamond" w:cs="Times New Roman"/>
          <w:color w:val="000000" w:themeColor="text1"/>
        </w:rPr>
        <w:t>represent</w:t>
      </w:r>
      <w:r w:rsidR="001270B8" w:rsidRPr="009A5419">
        <w:rPr>
          <w:rFonts w:ascii="Garamond" w:eastAsia="AppleMyungjo" w:hAnsi="Garamond" w:cs="Times New Roman"/>
          <w:color w:val="000000" w:themeColor="text1"/>
        </w:rPr>
        <w:t>ing</w:t>
      </w:r>
      <w:r w:rsidR="00140FAD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1270B8" w:rsidRPr="009A5419">
        <w:rPr>
          <w:rFonts w:ascii="Garamond" w:eastAsia="AppleMyungjo" w:hAnsi="Garamond" w:cs="Times New Roman"/>
          <w:color w:val="000000" w:themeColor="text1"/>
        </w:rPr>
        <w:t xml:space="preserve">phenotypic </w:t>
      </w:r>
      <w:r w:rsidR="002101E1" w:rsidRPr="009A5419">
        <w:rPr>
          <w:rFonts w:ascii="Garamond" w:eastAsia="AppleMyungjo" w:hAnsi="Garamond" w:cs="Times New Roman"/>
          <w:color w:val="000000" w:themeColor="text1"/>
        </w:rPr>
        <w:t xml:space="preserve">correlation due to shared environmental factors among family </w:t>
      </w:r>
      <w:r w:rsidR="008D2CA9" w:rsidRPr="009A5419">
        <w:rPr>
          <w:rFonts w:ascii="Garamond" w:eastAsia="AppleMyungjo" w:hAnsi="Garamond" w:cs="Times New Roman"/>
          <w:color w:val="000000" w:themeColor="text1"/>
        </w:rPr>
        <w:t>members, where</w:t>
      </w:r>
      <w:r w:rsidR="00AC1E53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8D2CA9" w:rsidRPr="009A5419">
        <w:rPr>
          <w:rFonts w:ascii="Garamond" w:eastAsia="AppleMyungjo" w:hAnsi="Garamond" w:cs="Times New Roman"/>
          <w:color w:val="000000" w:themeColor="text1"/>
        </w:rPr>
        <w:t xml:space="preserve">th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i</m:t>
        </m:r>
      </m:oMath>
      <w:r w:rsidR="008D2CA9" w:rsidRPr="009A5419">
        <w:rPr>
          <w:rFonts w:ascii="Garamond" w:eastAsia="AppleMyungjo" w:hAnsi="Garamond" w:cs="Times New Roman"/>
          <w:color w:val="000000" w:themeColor="text1"/>
        </w:rPr>
        <w:t>-th block</w:t>
      </w:r>
      <w:r w:rsidR="00BD523C" w:rsidRPr="009A5419">
        <w:rPr>
          <w:rFonts w:ascii="Garamond" w:eastAsia="AppleMyungjo" w:hAnsi="Garamond" w:cs="Times New Roman"/>
          <w:color w:val="000000" w:themeColor="text1"/>
        </w:rPr>
        <w:t xml:space="preserve"> of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V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2</m:t>
            </m:r>
          </m:sub>
        </m:sSub>
      </m:oMath>
      <w:r w:rsidR="00BD523C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8D2CA9" w:rsidRPr="009A5419">
        <w:rPr>
          <w:rFonts w:ascii="Garamond" w:eastAsia="AppleMyungjo" w:hAnsi="Garamond" w:cs="Times New Roman"/>
          <w:color w:val="000000" w:themeColor="text1"/>
        </w:rPr>
        <w:t xml:space="preserve"> is a 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n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×</m:t>
        </m:r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n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</m:t>
            </m:r>
          </m:sub>
        </m:sSub>
      </m:oMath>
      <w:r w:rsidR="008D2CA9" w:rsidRPr="009A5419">
        <w:rPr>
          <w:rFonts w:ascii="Garamond" w:eastAsia="AppleMyungjo" w:hAnsi="Garamond" w:cs="Times New Roman"/>
          <w:color w:val="000000" w:themeColor="text1"/>
        </w:rPr>
        <w:t xml:space="preserve"> matrix with </w:t>
      </w:r>
      <w:r w:rsidR="00BD523C" w:rsidRPr="009A5419">
        <w:rPr>
          <w:rFonts w:ascii="Garamond" w:eastAsia="AppleMyungjo" w:hAnsi="Garamond" w:cs="Times New Roman"/>
          <w:color w:val="000000" w:themeColor="text1"/>
        </w:rPr>
        <w:t xml:space="preserve">all elements as 1, featuring a compound symmetric structure, and th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i</m:t>
        </m:r>
      </m:oMath>
      <w:r w:rsidR="00BD523C" w:rsidRPr="009A5419">
        <w:rPr>
          <w:rFonts w:ascii="Garamond" w:eastAsia="AppleMyungjo" w:hAnsi="Garamond" w:cs="Times New Roman"/>
          <w:color w:val="000000" w:themeColor="text1"/>
        </w:rPr>
        <w:t xml:space="preserve">-th block of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V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3</m:t>
            </m:r>
          </m:sub>
        </m:sSub>
      </m:oMath>
      <w:r w:rsidR="00BD523C" w:rsidRPr="009A5419">
        <w:rPr>
          <w:rFonts w:ascii="Garamond" w:eastAsia="AppleMyungjo" w:hAnsi="Garamond" w:cs="Times New Roman"/>
          <w:color w:val="000000" w:themeColor="text1"/>
        </w:rPr>
        <w:t xml:space="preserve">  is a 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n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×</m:t>
        </m:r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n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</m:t>
            </m:r>
          </m:sub>
        </m:sSub>
      </m:oMath>
      <w:r w:rsidR="00BD523C" w:rsidRPr="009A5419">
        <w:rPr>
          <w:rFonts w:ascii="Garamond" w:eastAsia="AppleMyungjo" w:hAnsi="Garamond" w:cs="Times New Roman"/>
          <w:color w:val="000000" w:themeColor="text1"/>
        </w:rPr>
        <w:t xml:space="preserve"> matrix with </w:t>
      </w:r>
      <w:r w:rsidR="009F3894" w:rsidRPr="009A5419">
        <w:rPr>
          <w:rFonts w:ascii="Garamond" w:eastAsia="AppleMyungjo" w:hAnsi="Garamond" w:cs="Times New Roman"/>
          <w:color w:val="000000" w:themeColor="text1"/>
        </w:rPr>
        <w:t xml:space="preserve">th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(j,l)</m:t>
        </m:r>
      </m:oMath>
      <w:r w:rsidR="009F3894" w:rsidRPr="009A5419">
        <w:rPr>
          <w:rFonts w:ascii="Garamond" w:eastAsia="AppleMyungjo" w:hAnsi="Garamond" w:cs="Times New Roman"/>
          <w:color w:val="000000" w:themeColor="text1"/>
        </w:rPr>
        <w:t xml:space="preserve"> element as </w:t>
      </w:r>
      <w:r w:rsidR="002E24B4" w:rsidRPr="009A5419">
        <w:rPr>
          <w:rFonts w:ascii="Garamond" w:eastAsia="AppleMyungjo" w:hAnsi="Garamond" w:cs="Times New Roman"/>
          <w:color w:val="000000" w:themeColor="text1"/>
        </w:rPr>
        <w:t>1 for parent-of</w:t>
      </w:r>
      <w:r w:rsidR="0053335D" w:rsidRPr="009A5419">
        <w:rPr>
          <w:rFonts w:ascii="Garamond" w:eastAsia="AppleMyungjo" w:hAnsi="Garamond" w:cs="Times New Roman"/>
          <w:color w:val="000000" w:themeColor="text1"/>
        </w:rPr>
        <w:t>fspring pairs and as 0 otherwise</w:t>
      </w:r>
      <w:r w:rsidR="002E24B4" w:rsidRPr="009A5419">
        <w:rPr>
          <w:rFonts w:ascii="Garamond" w:eastAsia="AppleMyungjo" w:hAnsi="Garamond" w:cs="Times New Roman"/>
          <w:color w:val="000000" w:themeColor="text1"/>
        </w:rPr>
        <w:t>.</w:t>
      </w:r>
      <w:r w:rsidR="009F3894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E3294C" w:rsidRPr="009A5419">
        <w:rPr>
          <w:rFonts w:ascii="Garamond" w:eastAsia="AppleMyungjo" w:hAnsi="Garamond" w:cs="Times New Roman"/>
          <w:color w:val="000000" w:themeColor="text1"/>
        </w:rPr>
        <w:t>It is worthwhile to note that</w:t>
      </w:r>
      <w:r w:rsidR="001F15BD" w:rsidRPr="009A5419">
        <w:rPr>
          <w:rFonts w:ascii="Garamond" w:eastAsia="AppleMyungjo" w:hAnsi="Garamond" w:cs="Times New Roman"/>
          <w:color w:val="000000" w:themeColor="text1"/>
        </w:rPr>
        <w:t xml:space="preserve"> that the generalized estimating equations (GEE) were used for statistical inference, and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V</m:t>
        </m:r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η</m:t>
            </m:r>
          </m:e>
        </m:d>
      </m:oMath>
      <w:r w:rsidR="001F15BD" w:rsidRPr="009A5419">
        <w:rPr>
          <w:rFonts w:ascii="Garamond" w:eastAsia="AppleMyungjo" w:hAnsi="Garamond" w:cs="Times New Roman"/>
          <w:color w:val="000000" w:themeColor="text1"/>
        </w:rPr>
        <w:t xml:space="preserve"> is a working correlation </w:t>
      </w:r>
      <w:r w:rsidR="001F15BD" w:rsidRPr="009A5419">
        <w:rPr>
          <w:rFonts w:ascii="Garamond" w:eastAsia="AppleMyungjo" w:hAnsi="Garamond" w:cs="Times New Roman"/>
          <w:color w:val="000000" w:themeColor="text1"/>
        </w:rPr>
        <w:lastRenderedPageBreak/>
        <w:t>matrix</w:t>
      </w:r>
      <w:r w:rsidR="00FA3A71" w:rsidRPr="009A5419">
        <w:rPr>
          <w:rFonts w:ascii="Garamond" w:hAnsi="Garamond"/>
        </w:rPr>
        <w:t xml:space="preserve"> </w:t>
      </w:r>
      <w:r w:rsidR="00FA3A71" w:rsidRPr="009A5419">
        <w:rPr>
          <w:rFonts w:ascii="Garamond" w:eastAsia="AppleMyungjo" w:hAnsi="Garamond" w:cs="Times New Roman"/>
          <w:color w:val="000000" w:themeColor="text1"/>
        </w:rPr>
        <w:t xml:space="preserve">partially robust to its choice in terms of type-I error control. </w:t>
      </w:r>
      <w:r w:rsidR="00D60870" w:rsidRPr="009A5419">
        <w:rPr>
          <w:rFonts w:ascii="Garamond" w:eastAsia="AppleMyungjo" w:hAnsi="Garamond" w:cs="Times New Roman"/>
          <w:color w:val="000000" w:themeColor="text1"/>
        </w:rPr>
        <w:t xml:space="preserve"> The statistical inference asym</w:t>
      </w:r>
      <w:r w:rsidR="00692358">
        <w:rPr>
          <w:rFonts w:ascii="Garamond" w:eastAsia="AppleMyungjo" w:hAnsi="Garamond" w:cs="Times New Roman"/>
          <w:color w:val="000000" w:themeColor="text1"/>
        </w:rPr>
        <w:t>ptotically remains valid even when</w:t>
      </w:r>
      <w:r w:rsidR="00D60870" w:rsidRPr="009A5419">
        <w:rPr>
          <w:rFonts w:ascii="Garamond" w:eastAsia="AppleMyungjo" w:hAnsi="Garamond" w:cs="Times New Roman"/>
          <w:color w:val="000000" w:themeColor="text1"/>
        </w:rPr>
        <w:t xml:space="preserve"> the working correlation matrix is </w:t>
      </w:r>
      <w:r w:rsidR="004C3475" w:rsidRPr="009A5419">
        <w:rPr>
          <w:rFonts w:ascii="Garamond" w:eastAsia="AppleMyungjo" w:hAnsi="Garamond" w:cs="Times New Roman"/>
          <w:color w:val="000000" w:themeColor="text1"/>
        </w:rPr>
        <w:t xml:space="preserve">incorrectly </w:t>
      </w:r>
      <w:r w:rsidR="00D60870" w:rsidRPr="009A5419">
        <w:rPr>
          <w:rFonts w:ascii="Garamond" w:eastAsia="AppleMyungjo" w:hAnsi="Garamond" w:cs="Times New Roman"/>
          <w:color w:val="000000" w:themeColor="text1"/>
        </w:rPr>
        <w:t xml:space="preserve">specified. </w:t>
      </w:r>
    </w:p>
    <w:p w:rsidR="00141E24" w:rsidRPr="009A5419" w:rsidRDefault="00141E24" w:rsidP="00141E24">
      <w:pPr>
        <w:spacing w:line="480" w:lineRule="auto"/>
        <w:rPr>
          <w:rFonts w:ascii="Garamond" w:eastAsia="AppleMyungjo" w:hAnsi="Garamond" w:cs="Times New Roman"/>
          <w:b/>
          <w:color w:val="000000" w:themeColor="text1"/>
        </w:rPr>
      </w:pPr>
      <w:r w:rsidRPr="009A5419">
        <w:rPr>
          <w:rFonts w:ascii="Garamond" w:eastAsia="AppleMyungjo" w:hAnsi="Garamond" w:cs="Times New Roman"/>
          <w:b/>
          <w:color w:val="000000" w:themeColor="text1"/>
        </w:rPr>
        <w:t xml:space="preserve">Estimation of Nuisance Parameters </w:t>
      </w:r>
      <m:oMath>
        <m:r>
          <m:rPr>
            <m:sty m:val="bi"/>
          </m:rPr>
          <w:rPr>
            <w:rFonts w:ascii="Cambria Math" w:eastAsia="AppleMyungjo" w:hAnsi="Cambria Math" w:cs="Times New Roman"/>
            <w:color w:val="000000" w:themeColor="text1"/>
          </w:rPr>
          <m:t>η=(</m:t>
        </m:r>
        <m:sSub>
          <m:sSubPr>
            <m:ctrlPr>
              <w:rPr>
                <w:rFonts w:ascii="Cambria Math" w:eastAsia="AppleMyungjo" w:hAnsi="Cambria Math" w:cs="Times New Roman"/>
                <w:b/>
                <w:i/>
                <w:color w:val="000000" w:themeColor="text1"/>
              </w:rPr>
            </m:ctrlPr>
          </m:sSubPr>
          <m:e>
            <m:r>
              <m:rPr>
                <m:sty m:val="bi"/>
              </m:rPr>
              <w:rPr>
                <w:rFonts w:ascii="Cambria Math" w:eastAsia="AppleMyungjo" w:hAnsi="Cambria Math" w:cs="Times New Roman"/>
                <w:color w:val="000000" w:themeColor="text1"/>
              </w:rPr>
              <m:t>η</m:t>
            </m:r>
          </m:e>
          <m:sub>
            <m:r>
              <m:rPr>
                <m:sty m:val="bi"/>
              </m:rPr>
              <w:rPr>
                <w:rFonts w:ascii="Cambria Math" w:eastAsia="AppleMyungjo" w:hAnsi="Cambria Math" w:cs="Times New Roman"/>
                <w:color w:val="000000" w:themeColor="text1"/>
              </w:rPr>
              <m:t>1</m:t>
            </m:r>
          </m:sub>
        </m:sSub>
        <m:r>
          <m:rPr>
            <m:sty m:val="bi"/>
          </m:rPr>
          <w:rPr>
            <w:rFonts w:ascii="Cambria Math" w:eastAsia="AppleMyungjo" w:hAnsi="Cambria Math" w:cs="Times New Roman"/>
            <w:color w:val="000000" w:themeColor="text1"/>
          </w:rPr>
          <m:t>,</m:t>
        </m:r>
        <m:sSub>
          <m:sSubPr>
            <m:ctrlPr>
              <w:rPr>
                <w:rFonts w:ascii="Cambria Math" w:eastAsia="AppleMyungjo" w:hAnsi="Cambria Math" w:cs="Times New Roman"/>
                <w:b/>
                <w:i/>
                <w:color w:val="000000" w:themeColor="text1"/>
              </w:rPr>
            </m:ctrlPr>
          </m:sSubPr>
          <m:e>
            <m:r>
              <m:rPr>
                <m:sty m:val="bi"/>
              </m:rPr>
              <w:rPr>
                <w:rFonts w:ascii="Cambria Math" w:eastAsia="AppleMyungjo" w:hAnsi="Cambria Math" w:cs="Times New Roman"/>
                <w:color w:val="000000" w:themeColor="text1"/>
              </w:rPr>
              <m:t>η</m:t>
            </m:r>
          </m:e>
          <m:sub>
            <m:r>
              <m:rPr>
                <m:sty m:val="bi"/>
              </m:rPr>
              <w:rPr>
                <w:rFonts w:ascii="Cambria Math" w:eastAsia="AppleMyungjo" w:hAnsi="Cambria Math" w:cs="Times New Roman"/>
                <w:color w:val="000000" w:themeColor="text1"/>
              </w:rPr>
              <m:t>2</m:t>
            </m:r>
          </m:sub>
        </m:sSub>
        <m:r>
          <m:rPr>
            <m:sty m:val="bi"/>
          </m:rPr>
          <w:rPr>
            <w:rFonts w:ascii="Cambria Math" w:eastAsia="AppleMyungjo" w:hAnsi="Cambria Math" w:cs="Times New Roman"/>
            <w:color w:val="000000" w:themeColor="text1"/>
          </w:rPr>
          <m:t>,</m:t>
        </m:r>
        <m:sSub>
          <m:sSubPr>
            <m:ctrlPr>
              <w:rPr>
                <w:rFonts w:ascii="Cambria Math" w:eastAsia="AppleMyungjo" w:hAnsi="Cambria Math" w:cs="Times New Roman"/>
                <w:b/>
                <w:i/>
                <w:color w:val="000000" w:themeColor="text1"/>
              </w:rPr>
            </m:ctrlPr>
          </m:sSubPr>
          <m:e>
            <m:r>
              <m:rPr>
                <m:sty m:val="bi"/>
              </m:rPr>
              <w:rPr>
                <w:rFonts w:ascii="Cambria Math" w:eastAsia="AppleMyungjo" w:hAnsi="Cambria Math" w:cs="Times New Roman"/>
                <w:color w:val="000000" w:themeColor="text1"/>
              </w:rPr>
              <m:t>η</m:t>
            </m:r>
          </m:e>
          <m:sub>
            <m:r>
              <m:rPr>
                <m:sty m:val="bi"/>
              </m:rPr>
              <w:rPr>
                <w:rFonts w:ascii="Cambria Math" w:eastAsia="AppleMyungjo" w:hAnsi="Cambria Math" w:cs="Times New Roman"/>
                <w:color w:val="000000" w:themeColor="text1"/>
              </w:rPr>
              <m:t>3</m:t>
            </m:r>
          </m:sub>
        </m:sSub>
        <m:r>
          <m:rPr>
            <m:sty m:val="bi"/>
          </m:rPr>
          <w:rPr>
            <w:rFonts w:ascii="Cambria Math" w:eastAsia="AppleMyungjo" w:hAnsi="Cambria Math" w:cs="Times New Roman"/>
            <w:color w:val="000000" w:themeColor="text1"/>
          </w:rPr>
          <m:t>)</m:t>
        </m:r>
      </m:oMath>
      <w:r w:rsidRPr="009A5419">
        <w:rPr>
          <w:rFonts w:ascii="Garamond" w:eastAsia="AppleMyungjo" w:hAnsi="Garamond" w:cs="Times New Roman"/>
          <w:b/>
          <w:color w:val="000000" w:themeColor="text1"/>
        </w:rPr>
        <w:t xml:space="preserve"> and </w:t>
      </w:r>
      <m:oMath>
        <m:r>
          <m:rPr>
            <m:sty m:val="bi"/>
          </m:rPr>
          <w:rPr>
            <w:rFonts w:ascii="Cambria Math" w:eastAsia="AppleMyungjo" w:hAnsi="Cambria Math" w:cs="Times New Roman"/>
            <w:color w:val="000000" w:themeColor="text1"/>
          </w:rPr>
          <m:t>β</m:t>
        </m:r>
      </m:oMath>
      <w:r w:rsidR="00145435" w:rsidRPr="009A5419">
        <w:rPr>
          <w:rFonts w:ascii="Garamond" w:eastAsia="AppleMyungjo" w:hAnsi="Garamond" w:cs="Times New Roman"/>
          <w:b/>
          <w:color w:val="000000" w:themeColor="text1"/>
        </w:rPr>
        <w:t xml:space="preserve"> </w:t>
      </w:r>
    </w:p>
    <w:p w:rsidR="00141E24" w:rsidRPr="009A5419" w:rsidRDefault="00141E24" w:rsidP="00145435">
      <w:pPr>
        <w:spacing w:line="480" w:lineRule="auto"/>
        <w:ind w:firstLine="720"/>
        <w:rPr>
          <w:rFonts w:ascii="Garamond" w:eastAsia="AppleMyungjo" w:hAnsi="Garamond" w:cs="Times New Roman"/>
          <w:color w:val="000000" w:themeColor="text1"/>
        </w:rPr>
      </w:pPr>
      <w:r w:rsidRPr="009A5419">
        <w:rPr>
          <w:rFonts w:ascii="Garamond" w:eastAsia="AppleMyungjo" w:hAnsi="Garamond" w:cs="Times New Roman"/>
          <w:color w:val="000000" w:themeColor="text1"/>
        </w:rPr>
        <w:t xml:space="preserve">The estimating equations with respect to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η</m:t>
        </m:r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and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β</m:t>
        </m:r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are</w:t>
      </w:r>
      <w:r w:rsidR="00AE6CF0" w:rsidRPr="009A5419">
        <w:rPr>
          <w:rFonts w:ascii="Garamond" w:eastAsia="AppleMyungjo" w:hAnsi="Garamond" w:cs="Times New Roman"/>
          <w:color w:val="000000" w:themeColor="text1"/>
        </w:rPr>
        <w:t>:</w:t>
      </w:r>
    </w:p>
    <w:p w:rsidR="00141E24" w:rsidRPr="009A5419" w:rsidRDefault="005843B2" w:rsidP="008E4EEE">
      <w:pPr>
        <w:spacing w:line="480" w:lineRule="auto"/>
        <w:jc w:val="right"/>
        <w:rPr>
          <w:rFonts w:ascii="Garamond" w:eastAsia="AppleMyungjo" w:hAnsi="Garamond" w:cs="Times New Roman"/>
          <w:color w:val="000000" w:themeColor="text1"/>
        </w:rPr>
      </w:pPr>
      <m:oMath>
        <m:d>
          <m:dPr>
            <m:begChr m:val="{"/>
            <m:endChr m:val=""/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eqArr>
              <m:eqArr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U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α</m:t>
                        </m:r>
                      </m:sub>
                    </m:sSub>
                  </m:sub>
                </m:sSub>
                <m:d>
                  <m:d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β,η</m:t>
                    </m:r>
                  </m:e>
                </m:d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=</m:t>
                </m:r>
                <m:sSup>
                  <m:sSup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Y-μ</m:t>
                        </m:r>
                      </m:e>
                    </m:d>
                  </m:e>
                  <m:sup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T</m:t>
                    </m:r>
                  </m:sup>
                </m:sSup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V</m:t>
                    </m:r>
                  </m:e>
                  <m: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α</m:t>
                    </m:r>
                  </m:sub>
                </m:sSub>
                <m:d>
                  <m:dPr>
                    <m:begChr m:val="{"/>
                    <m:endChr m:val="}"/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I-</m:t>
                    </m:r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2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3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3</m:t>
                        </m:r>
                      </m:sub>
                    </m:sSub>
                  </m:e>
                </m:d>
                <m:d>
                  <m:d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Y-μ</m:t>
                    </m:r>
                  </m:e>
                </m:d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=0;     1≤α≤3</m:t>
                </m:r>
              </m:e>
              <m:e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U</m:t>
                    </m:r>
                  </m:e>
                  <m: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β</m:t>
                    </m:r>
                  </m:sub>
                </m:sSub>
                <m:d>
                  <m:d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β,η</m:t>
                    </m:r>
                  </m:e>
                </m:d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=</m:t>
                </m:r>
                <m:sSup>
                  <m:sSup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p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X</m:t>
                    </m:r>
                  </m:e>
                  <m:sup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'</m:t>
                    </m:r>
                  </m:sup>
                </m:sSup>
                <m:sSup>
                  <m:sSup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p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Δ</m:t>
                    </m:r>
                  </m:e>
                  <m:sup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 xml:space="preserve">1/2 </m:t>
                    </m:r>
                  </m:sup>
                </m:sSup>
                <m:d>
                  <m:dPr>
                    <m:begChr m:val="{"/>
                    <m:endChr m:val="}"/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I-</m:t>
                    </m:r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2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3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3</m:t>
                        </m:r>
                      </m:sub>
                    </m:sSub>
                  </m:e>
                </m:d>
                <m:sSup>
                  <m:sSup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p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Δ</m:t>
                    </m:r>
                  </m:e>
                  <m:sup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 xml:space="preserve">-1/2 </m:t>
                    </m:r>
                  </m:sup>
                </m:sSup>
                <m:d>
                  <m:d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Y-μ</m:t>
                    </m:r>
                  </m:e>
                </m:d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 xml:space="preserve">=0,                        </m:t>
                </m:r>
              </m:e>
            </m:eqArr>
          </m:e>
        </m:d>
        <m:r>
          <w:rPr>
            <w:rFonts w:ascii="Cambria Math" w:eastAsia="AppleMyungjo" w:hAnsi="Cambria Math" w:cs="Times New Roman"/>
            <w:color w:val="000000" w:themeColor="text1"/>
          </w:rPr>
          <m:t xml:space="preserve">          Eq. </m:t>
        </m:r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A3</m:t>
            </m:r>
          </m:e>
        </m:d>
        <m:r>
          <w:rPr>
            <w:rFonts w:ascii="Cambria Math" w:eastAsia="AppleMyungjo" w:hAnsi="Cambria Math" w:cs="Times New Roman"/>
            <w:color w:val="000000" w:themeColor="text1"/>
          </w:rPr>
          <m:t>;</m:t>
        </m:r>
      </m:oMath>
      <w:r w:rsidR="008E4EEE" w:rsidRPr="009A5419">
        <w:rPr>
          <w:rFonts w:ascii="Garamond" w:eastAsia="AppleMyungjo" w:hAnsi="Garamond" w:cs="Times New Roman"/>
          <w:color w:val="000000" w:themeColor="text1"/>
        </w:rPr>
        <w:t xml:space="preserve">   </w:t>
      </w:r>
    </w:p>
    <w:p w:rsidR="00141E24" w:rsidRPr="009A5419" w:rsidRDefault="00077B00" w:rsidP="00D762D1">
      <w:pPr>
        <w:spacing w:after="100" w:line="480" w:lineRule="auto"/>
        <w:rPr>
          <w:rFonts w:ascii="Garamond" w:eastAsia="AppleMyungjo" w:hAnsi="Garamond" w:cs="Times New Roman"/>
          <w:color w:val="000000" w:themeColor="text1"/>
        </w:rPr>
      </w:pPr>
      <w:r w:rsidRPr="009A5419">
        <w:rPr>
          <w:rFonts w:ascii="Garamond" w:eastAsia="AppleMyungjo" w:hAnsi="Garamond" w:cs="Times New Roman"/>
          <w:color w:val="000000" w:themeColor="text1"/>
        </w:rPr>
        <w:t xml:space="preserve">wher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Δ</m:t>
        </m:r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equals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I</m:t>
        </m:r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for quantitative </w:t>
      </w:r>
      <w:r w:rsidR="004E0818" w:rsidRPr="009A5419">
        <w:rPr>
          <w:rFonts w:ascii="Garamond" w:eastAsia="AppleMyungjo" w:hAnsi="Garamond" w:cs="Times New Roman"/>
          <w:color w:val="000000" w:themeColor="text1"/>
        </w:rPr>
        <w:t>phenotypes</w:t>
      </w:r>
      <w:r w:rsidRPr="009A5419">
        <w:rPr>
          <w:rFonts w:ascii="Garamond" w:eastAsia="AppleMyungjo" w:hAnsi="Garamond" w:cs="Times New Roman"/>
          <w:color w:val="000000" w:themeColor="text1"/>
        </w:rPr>
        <w:t xml:space="preserve"> and </w:t>
      </w:r>
      <m:oMath>
        <m:r>
          <m:rPr>
            <m:sty m:val="p"/>
          </m:rPr>
          <w:rPr>
            <w:rFonts w:ascii="Cambria Math" w:eastAsia="AppleMyungjo" w:hAnsi="Cambria Math" w:cs="Times New Roman"/>
            <w:color w:val="000000" w:themeColor="text1"/>
          </w:rPr>
          <m:t>diag</m:t>
        </m:r>
        <m:d>
          <m:dPr>
            <m:begChr m:val="{"/>
            <m:endChr m:val="}"/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sSub>
              <m:sSub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μ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1</m:t>
                </m:r>
              </m:sub>
            </m:sSub>
            <m:d>
              <m:d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d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1-</m:t>
                </m:r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μ</m:t>
                    </m:r>
                  </m:e>
                  <m: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1</m:t>
                    </m:r>
                  </m:sub>
                </m:sSub>
              </m:e>
            </m:d>
            <m:r>
              <w:rPr>
                <w:rFonts w:ascii="Cambria Math" w:eastAsia="AppleMyungjo" w:hAnsi="Cambria Math" w:cs="Times New Roman"/>
                <w:color w:val="000000" w:themeColor="text1"/>
              </w:rPr>
              <m:t>,…,</m:t>
            </m:r>
            <m:sSub>
              <m:sSub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μ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n</m:t>
                </m:r>
              </m:sub>
            </m:sSub>
            <m:d>
              <m:d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d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1-</m:t>
                </m:r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μ</m:t>
                    </m:r>
                  </m:e>
                  <m: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n</m:t>
                    </m:r>
                  </m:sub>
                </m:sSub>
              </m:e>
            </m:d>
          </m:e>
        </m:d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for binary </w:t>
      </w:r>
      <w:r w:rsidR="004E0818" w:rsidRPr="009A5419">
        <w:rPr>
          <w:rFonts w:ascii="Garamond" w:eastAsia="AppleMyungjo" w:hAnsi="Garamond" w:cs="Times New Roman"/>
          <w:color w:val="000000" w:themeColor="text1"/>
        </w:rPr>
        <w:t>phenotypes</w:t>
      </w:r>
      <w:r w:rsidRPr="009A5419">
        <w:rPr>
          <w:rFonts w:ascii="Garamond" w:eastAsia="AppleMyungjo" w:hAnsi="Garamond" w:cs="Times New Roman"/>
          <w:color w:val="000000" w:themeColor="text1"/>
        </w:rPr>
        <w:t xml:space="preserve">. </w:t>
      </w:r>
      <w:r w:rsidR="00141E24" w:rsidRPr="009A5419">
        <w:rPr>
          <w:rFonts w:ascii="Garamond" w:eastAsia="AppleMyungjo" w:hAnsi="Garamond" w:cs="Times New Roman"/>
          <w:color w:val="000000" w:themeColor="text1"/>
        </w:rPr>
        <w:t>The estimator</w:t>
      </w:r>
      <w:r w:rsidR="00C56D89" w:rsidRPr="009A5419">
        <w:rPr>
          <w:rFonts w:ascii="Garamond" w:eastAsia="AppleMyungjo" w:hAnsi="Garamond" w:cs="Times New Roman"/>
          <w:color w:val="000000" w:themeColor="text1"/>
        </w:rPr>
        <w:t>s</w:t>
      </w:r>
      <w:r w:rsidR="00141E24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m:oMath>
        <m:acc>
          <m:acc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acc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β</m:t>
            </m:r>
          </m:e>
        </m:acc>
      </m:oMath>
      <w:r w:rsidR="00141E24" w:rsidRPr="009A5419">
        <w:rPr>
          <w:rFonts w:ascii="Garamond" w:eastAsia="AppleMyungjo" w:hAnsi="Garamond" w:cs="Times New Roman"/>
          <w:color w:val="000000" w:themeColor="text1"/>
        </w:rPr>
        <w:t xml:space="preserve"> and </w:t>
      </w:r>
      <m:oMath>
        <m:acc>
          <m:acc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acc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η</m:t>
            </m:r>
          </m:e>
        </m:acc>
      </m:oMath>
      <w:r w:rsidR="00141E24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C56D89" w:rsidRPr="009A5419">
        <w:rPr>
          <w:rFonts w:ascii="Garamond" w:eastAsia="AppleMyungjo" w:hAnsi="Garamond" w:cs="Times New Roman"/>
          <w:color w:val="000000" w:themeColor="text1"/>
        </w:rPr>
        <w:t>are</w:t>
      </w:r>
      <w:r w:rsidR="00141E24" w:rsidRPr="009A5419">
        <w:rPr>
          <w:rFonts w:ascii="Garamond" w:eastAsia="AppleMyungjo" w:hAnsi="Garamond" w:cs="Times New Roman"/>
          <w:color w:val="000000" w:themeColor="text1"/>
        </w:rPr>
        <w:t xml:space="preserve"> calculated iteratively. Given</w:t>
      </w:r>
      <w:r w:rsidR="00825D84" w:rsidRPr="009A5419">
        <w:rPr>
          <w:rFonts w:ascii="Garamond" w:eastAsia="AppleMyungjo" w:hAnsi="Garamond" w:cs="Times New Roman"/>
          <w:color w:val="000000" w:themeColor="text1"/>
        </w:rPr>
        <w:t xml:space="preserve"> initial values of</w:t>
      </w:r>
      <w:r w:rsidR="00141E24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η</m:t>
        </m:r>
      </m:oMath>
      <w:r w:rsidR="00141E24" w:rsidRPr="009A5419">
        <w:rPr>
          <w:rFonts w:ascii="Garamond" w:eastAsia="AppleMyungjo" w:hAnsi="Garamond" w:cs="Times New Roman"/>
          <w:color w:val="000000" w:themeColor="text1"/>
        </w:rPr>
        <w:t xml:space="preserve">, we estimat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β</m:t>
        </m:r>
      </m:oMath>
      <w:r w:rsidR="00141E24" w:rsidRPr="009A5419">
        <w:rPr>
          <w:rFonts w:ascii="Garamond" w:eastAsia="AppleMyungjo" w:hAnsi="Garamond" w:cs="Times New Roman"/>
          <w:color w:val="000000" w:themeColor="text1"/>
        </w:rPr>
        <w:t xml:space="preserve"> by</w:t>
      </w:r>
      <w:r w:rsidR="00C56D89" w:rsidRPr="009A5419">
        <w:rPr>
          <w:rFonts w:ascii="Garamond" w:eastAsia="AppleMyungjo" w:hAnsi="Garamond" w:cs="Times New Roman"/>
          <w:color w:val="000000" w:themeColor="text1"/>
        </w:rPr>
        <w:t xml:space="preserve"> the</w:t>
      </w:r>
      <w:r w:rsidR="00141E24" w:rsidRPr="009A5419">
        <w:rPr>
          <w:rFonts w:ascii="Garamond" w:eastAsia="AppleMyungjo" w:hAnsi="Garamond" w:cs="Times New Roman"/>
          <w:color w:val="000000" w:themeColor="text1"/>
        </w:rPr>
        <w:t xml:space="preserve"> Fisher</w:t>
      </w:r>
      <w:r w:rsidR="00C56D89" w:rsidRPr="009A5419">
        <w:rPr>
          <w:rFonts w:ascii="Garamond" w:eastAsia="AppleMyungjo" w:hAnsi="Garamond" w:cs="Times New Roman"/>
          <w:color w:val="000000" w:themeColor="text1"/>
        </w:rPr>
        <w:t>’s</w:t>
      </w:r>
      <w:r w:rsidR="00141E24" w:rsidRPr="009A5419">
        <w:rPr>
          <w:rFonts w:ascii="Garamond" w:eastAsia="AppleMyungjo" w:hAnsi="Garamond" w:cs="Times New Roman"/>
          <w:color w:val="000000" w:themeColor="text1"/>
        </w:rPr>
        <w:t xml:space="preserve"> Scoring Algorithm; given</w:t>
      </w:r>
      <w:r w:rsidR="008D18F6" w:rsidRPr="009A5419">
        <w:rPr>
          <w:rFonts w:ascii="Garamond" w:eastAsia="AppleMyungjo" w:hAnsi="Garamond" w:cs="Times New Roman"/>
          <w:color w:val="000000" w:themeColor="text1"/>
        </w:rPr>
        <w:t xml:space="preserve"> the estimated</w:t>
      </w:r>
      <w:r w:rsidR="00141E24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β</m:t>
        </m:r>
      </m:oMath>
      <w:r w:rsidR="00141E24" w:rsidRPr="009A5419">
        <w:rPr>
          <w:rFonts w:ascii="Garamond" w:eastAsia="AppleMyungjo" w:hAnsi="Garamond" w:cs="Times New Roman"/>
          <w:color w:val="000000" w:themeColor="text1"/>
        </w:rPr>
        <w:t xml:space="preserve">, we </w:t>
      </w:r>
      <w:r w:rsidR="00C56D89" w:rsidRPr="009A5419">
        <w:rPr>
          <w:rFonts w:ascii="Garamond" w:eastAsia="AppleMyungjo" w:hAnsi="Garamond" w:cs="Times New Roman"/>
          <w:color w:val="000000" w:themeColor="text1"/>
        </w:rPr>
        <w:t>update</w:t>
      </w:r>
      <w:r w:rsidR="00141E24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η</m:t>
        </m:r>
      </m:oMath>
      <w:r w:rsidR="00141E24" w:rsidRPr="009A5419">
        <w:rPr>
          <w:rFonts w:ascii="Garamond" w:eastAsia="AppleMyungjo" w:hAnsi="Garamond" w:cs="Times New Roman"/>
          <w:color w:val="000000" w:themeColor="text1"/>
        </w:rPr>
        <w:t xml:space="preserve"> by solving linear equations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U</m:t>
            </m:r>
          </m:e>
          <m:sub>
            <m:sSub>
              <m:sSub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η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α</m:t>
                </m:r>
              </m:sub>
            </m:sSub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(β,η)=0</m:t>
        </m:r>
      </m:oMath>
      <w:r w:rsidR="00141E24" w:rsidRPr="009A5419">
        <w:rPr>
          <w:rFonts w:ascii="Garamond" w:eastAsia="AppleMyungjo" w:hAnsi="Garamond" w:cs="Times New Roman"/>
          <w:color w:val="000000" w:themeColor="text1"/>
        </w:rPr>
        <w:t xml:space="preserve">,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1≤α≤3</m:t>
        </m:r>
      </m:oMath>
      <w:r w:rsidR="00141E24" w:rsidRPr="009A5419">
        <w:rPr>
          <w:rFonts w:ascii="Garamond" w:eastAsia="AppleMyungjo" w:hAnsi="Garamond" w:cs="Times New Roman"/>
          <w:color w:val="000000" w:themeColor="text1"/>
        </w:rPr>
        <w:t>.</w:t>
      </w:r>
      <w:r w:rsidR="00D762D1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8D18F6" w:rsidRPr="009A5419">
        <w:rPr>
          <w:rFonts w:ascii="Garamond" w:eastAsia="AppleMyungjo" w:hAnsi="Garamond" w:cs="Times New Roman"/>
          <w:color w:val="000000" w:themeColor="text1"/>
        </w:rPr>
        <w:t xml:space="preserve">The iteration stops when </w:t>
      </w:r>
      <w:r w:rsidR="00B40185" w:rsidRPr="009A5419">
        <w:rPr>
          <w:rFonts w:ascii="Garamond" w:eastAsia="AppleMyungjo" w:hAnsi="Garamond" w:cs="Times New Roman"/>
          <w:color w:val="000000" w:themeColor="text1"/>
        </w:rPr>
        <w:t xml:space="preserve">convergence is reached. </w:t>
      </w:r>
    </w:p>
    <w:p w:rsidR="006A6CA0" w:rsidRPr="009A5419" w:rsidRDefault="0026560B" w:rsidP="0026560B">
      <w:pPr>
        <w:spacing w:line="480" w:lineRule="auto"/>
        <w:rPr>
          <w:rFonts w:ascii="Garamond" w:eastAsia="AppleMyungjo" w:hAnsi="Garamond" w:cs="Times New Roman"/>
          <w:b/>
          <w:color w:val="000000" w:themeColor="text1"/>
        </w:rPr>
      </w:pPr>
      <w:r w:rsidRPr="009A5419">
        <w:rPr>
          <w:rFonts w:ascii="Garamond" w:eastAsia="AppleMyungjo" w:hAnsi="Garamond" w:cs="Times New Roman"/>
          <w:b/>
          <w:color w:val="000000" w:themeColor="text1"/>
        </w:rPr>
        <w:t xml:space="preserve">Asymptotic Distribution of score statistic </w:t>
      </w:r>
      <m:oMath>
        <m:sSub>
          <m:sSubPr>
            <m:ctrlPr>
              <w:rPr>
                <w:rFonts w:ascii="Cambria Math" w:eastAsia="AppleMyungjo" w:hAnsi="Cambria Math" w:cs="Times New Roman"/>
                <w:b/>
                <w:i/>
                <w:color w:val="000000" w:themeColor="text1"/>
              </w:rPr>
            </m:ctrlPr>
          </m:sSubPr>
          <m:e>
            <m:r>
              <m:rPr>
                <m:sty m:val="bi"/>
              </m:rPr>
              <w:rPr>
                <w:rFonts w:ascii="Cambria Math" w:eastAsia="AppleMyungjo" w:hAnsi="Cambria Math" w:cs="Times New Roman"/>
                <w:color w:val="000000" w:themeColor="text1"/>
              </w:rPr>
              <m:t>Q</m:t>
            </m:r>
          </m:e>
          <m:sub>
            <m:r>
              <m:rPr>
                <m:sty m:val="bi"/>
              </m:rPr>
              <w:rPr>
                <w:rFonts w:ascii="Cambria Math" w:eastAsia="AppleMyungjo" w:hAnsi="Cambria Math" w:cs="Times New Roman"/>
                <w:color w:val="000000" w:themeColor="text1"/>
              </w:rPr>
              <m:t>o</m:t>
            </m:r>
          </m:sub>
        </m:sSub>
      </m:oMath>
      <w:r w:rsidRPr="009A5419">
        <w:rPr>
          <w:rFonts w:ascii="Garamond" w:eastAsia="AppleMyungjo" w:hAnsi="Garamond" w:cs="Times New Roman"/>
          <w:b/>
          <w:color w:val="000000" w:themeColor="text1"/>
        </w:rPr>
        <w:t xml:space="preserve"> for the FGRF-O</w:t>
      </w:r>
    </w:p>
    <w:p w:rsidR="00DB5959" w:rsidRPr="009A5419" w:rsidRDefault="00966EEB" w:rsidP="00966EEB">
      <w:pPr>
        <w:spacing w:line="480" w:lineRule="auto"/>
        <w:ind w:firstLine="720"/>
        <w:rPr>
          <w:rFonts w:ascii="Garamond" w:eastAsia="AppleMyungjo" w:hAnsi="Garamond" w:cs="Times New Roman"/>
          <w:color w:val="000000" w:themeColor="text1"/>
        </w:rPr>
      </w:pPr>
      <w:r>
        <w:rPr>
          <w:rFonts w:ascii="Garamond" w:eastAsia="AppleMyungjo" w:hAnsi="Garamond" w:cs="Times New Roman"/>
          <w:color w:val="000000" w:themeColor="text1"/>
        </w:rPr>
        <w:t xml:space="preserve">In this section, we derive statistical inference for the FGRF-O modeled by </w:t>
      </w:r>
      <w:r w:rsidRPr="00966EEB">
        <w:rPr>
          <w:rFonts w:ascii="Garamond" w:eastAsia="AppleMyungjo" w:hAnsi="Garamond" w:cs="Times New Roman"/>
          <w:i/>
          <w:color w:val="000000" w:themeColor="text1"/>
        </w:rPr>
        <w:t>Eq.</w:t>
      </w:r>
      <w:r>
        <w:rPr>
          <w:rFonts w:ascii="Garamond" w:eastAsia="AppleMyungjo" w:hAnsi="Garamond" w:cs="Times New Roman"/>
          <w:color w:val="000000" w:themeColor="text1"/>
        </w:rPr>
        <w:t xml:space="preserve"> (</w:t>
      </w:r>
      <w:r w:rsidR="0041770D">
        <w:rPr>
          <w:rFonts w:ascii="Garamond" w:eastAsia="AppleMyungjo" w:hAnsi="Garamond" w:cs="Times New Roman"/>
          <w:color w:val="000000" w:themeColor="text1"/>
        </w:rPr>
        <w:t>A1</w:t>
      </w:r>
      <w:r>
        <w:rPr>
          <w:rFonts w:ascii="Garamond" w:eastAsia="AppleMyungjo" w:hAnsi="Garamond" w:cs="Times New Roman"/>
          <w:color w:val="000000" w:themeColor="text1"/>
        </w:rPr>
        <w:t xml:space="preserve">). </w:t>
      </w:r>
      <w:r w:rsidR="003E7244" w:rsidRPr="009A5419">
        <w:rPr>
          <w:rFonts w:ascii="Garamond" w:eastAsia="AppleMyungjo" w:hAnsi="Garamond" w:cs="Times New Roman"/>
          <w:color w:val="000000" w:themeColor="text1"/>
        </w:rPr>
        <w:t xml:space="preserve">Let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Z</m:t>
        </m:r>
      </m:oMath>
      <w:r w:rsidR="003E7244" w:rsidRPr="009A5419">
        <w:rPr>
          <w:rFonts w:ascii="Garamond" w:eastAsia="AppleMyungjo" w:hAnsi="Garamond" w:cs="Times New Roman"/>
          <w:color w:val="000000" w:themeColor="text1"/>
        </w:rPr>
        <w:t xml:space="preserve"> be th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N×K</m:t>
        </m:r>
      </m:oMath>
      <w:r w:rsidR="003E7244" w:rsidRPr="009A5419">
        <w:rPr>
          <w:rFonts w:ascii="Garamond" w:eastAsia="AppleMyungjo" w:hAnsi="Garamond" w:cs="Times New Roman"/>
          <w:color w:val="000000" w:themeColor="text1"/>
        </w:rPr>
        <w:t xml:space="preserve"> matrix for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K</m:t>
        </m:r>
      </m:oMath>
      <w:r w:rsidR="003E7244" w:rsidRPr="009A5419">
        <w:rPr>
          <w:rFonts w:ascii="Garamond" w:eastAsia="AppleMyungjo" w:hAnsi="Garamond" w:cs="Times New Roman"/>
          <w:color w:val="000000" w:themeColor="text1"/>
        </w:rPr>
        <w:t xml:space="preserve">-locus genotypes of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N</m:t>
        </m:r>
      </m:oMath>
      <w:r w:rsidR="00341B74" w:rsidRPr="009A5419">
        <w:rPr>
          <w:rFonts w:ascii="Garamond" w:eastAsia="AppleMyungjo" w:hAnsi="Garamond" w:cs="Times New Roman"/>
          <w:color w:val="000000" w:themeColor="text1"/>
        </w:rPr>
        <w:t xml:space="preserve"> individuals, </w:t>
      </w:r>
      <w:r w:rsidR="00CE4A5A" w:rsidRPr="009A5419">
        <w:rPr>
          <w:rFonts w:ascii="Garamond" w:eastAsia="AppleMyungjo" w:hAnsi="Garamond" w:cs="Times New Roman"/>
          <w:color w:val="000000" w:themeColor="text1"/>
        </w:rPr>
        <w:t>and the minor allele frequency of each variant was centered at 0</w:t>
      </w:r>
      <w:r w:rsidR="00341B74" w:rsidRPr="009A5419">
        <w:rPr>
          <w:rFonts w:ascii="Garamond" w:eastAsia="AppleMyungjo" w:hAnsi="Garamond" w:cs="Times New Roman"/>
          <w:color w:val="000000" w:themeColor="text1"/>
        </w:rPr>
        <w:t xml:space="preserve">. </w:t>
      </w:r>
      <w:r w:rsidR="00EE23D7" w:rsidRPr="009A5419">
        <w:rPr>
          <w:rFonts w:ascii="Garamond" w:eastAsia="AppleMyungjo" w:hAnsi="Garamond" w:cs="Times New Roman"/>
          <w:color w:val="000000" w:themeColor="text1"/>
        </w:rPr>
        <w:t xml:space="preserve">We further denot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θ=</m:t>
        </m:r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η,β</m:t>
            </m:r>
          </m:e>
        </m:d>
      </m:oMath>
      <w:r w:rsidR="00EE23D7" w:rsidRPr="009A5419">
        <w:rPr>
          <w:rFonts w:ascii="Garamond" w:eastAsia="AppleMyungjo" w:hAnsi="Garamond" w:cs="Times New Roman"/>
          <w:color w:val="000000" w:themeColor="text1"/>
        </w:rPr>
        <w:t xml:space="preserve">, </w:t>
      </w:r>
      <m:oMath>
        <m:acc>
          <m:accPr>
            <m:chr m:val="̃"/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acc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Z</m:t>
            </m:r>
          </m:e>
        </m:acc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η</m:t>
            </m:r>
          </m:e>
        </m:d>
        <m:r>
          <w:rPr>
            <w:rFonts w:ascii="Cambria Math" w:eastAsia="AppleMyungjo" w:hAnsi="Cambria Math" w:cs="Times New Roman"/>
            <w:color w:val="000000" w:themeColor="text1"/>
          </w:rPr>
          <m:t>=</m:t>
        </m:r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d>
              <m:dPr>
                <m:begChr m:val="{"/>
                <m:endChr m:val="}"/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d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I-V</m:t>
                </m:r>
                <m:d>
                  <m:d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η</m:t>
                    </m:r>
                  </m:e>
                </m:d>
              </m:e>
            </m:d>
            <m:r>
              <w:rPr>
                <w:rFonts w:ascii="Cambria Math" w:eastAsia="AppleMyungjo" w:hAnsi="Cambria Math" w:cs="Times New Roman"/>
                <w:color w:val="000000" w:themeColor="text1"/>
              </w:rPr>
              <m:t>Z,Z</m:t>
            </m:r>
          </m:e>
        </m:d>
      </m:oMath>
      <w:r w:rsidR="00EE23D7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706329" w:rsidRPr="009A5419">
        <w:rPr>
          <w:rFonts w:ascii="Garamond" w:eastAsia="AppleMyungjo" w:hAnsi="Garamond" w:cs="Times New Roman"/>
          <w:color w:val="000000" w:themeColor="text1"/>
        </w:rPr>
        <w:t>and</w:t>
      </w:r>
      <w:r w:rsidR="00CE4A5A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U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o</m:t>
            </m:r>
          </m:sub>
        </m:sSub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θ</m:t>
            </m:r>
          </m:e>
        </m:d>
        <m:r>
          <w:rPr>
            <w:rFonts w:ascii="Cambria Math" w:eastAsia="AppleMyungjo" w:hAnsi="Cambria Math" w:cs="Times New Roman"/>
            <w:color w:val="000000" w:themeColor="text1"/>
          </w:rPr>
          <m:t>=</m:t>
        </m:r>
        <m:acc>
          <m:accPr>
            <m:chr m:val="̃"/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acc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Z</m:t>
            </m:r>
          </m:e>
        </m:acc>
        <m:sSup>
          <m:sSup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pPr>
          <m:e>
            <m:d>
              <m:d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d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η</m:t>
                </m:r>
              </m:e>
            </m:d>
          </m:e>
          <m:sup>
            <m:r>
              <w:rPr>
                <w:rFonts w:ascii="Cambria Math" w:eastAsia="AppleMyungjo" w:hAnsi="Cambria Math" w:cs="Times New Roman"/>
                <w:color w:val="000000" w:themeColor="text1"/>
              </w:rPr>
              <m:t>T</m:t>
            </m:r>
          </m:sup>
        </m:sSup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Y-μ</m:t>
            </m:r>
          </m:e>
        </m:d>
      </m:oMath>
      <w:r w:rsidR="001B7BF1" w:rsidRPr="009A5419">
        <w:rPr>
          <w:rFonts w:ascii="Garamond" w:eastAsia="AppleMyungjo" w:hAnsi="Garamond" w:cs="Times New Roman"/>
          <w:color w:val="000000" w:themeColor="text1"/>
        </w:rPr>
        <w:t>.</w:t>
      </w:r>
      <w:r w:rsidR="00CE4A5A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DB5959" w:rsidRPr="009A5419">
        <w:rPr>
          <w:rFonts w:ascii="Garamond" w:eastAsia="AppleMyungjo" w:hAnsi="Garamond" w:cs="Times New Roman"/>
          <w:color w:val="000000" w:themeColor="text1"/>
        </w:rPr>
        <w:t xml:space="preserve">It follows that the score statistic </w:t>
      </w:r>
    </w:p>
    <w:p w:rsidR="00DB5959" w:rsidRPr="009A5419" w:rsidRDefault="005843B2" w:rsidP="00ED6999">
      <w:pPr>
        <w:spacing w:after="100"/>
        <w:jc w:val="center"/>
        <w:rPr>
          <w:rFonts w:ascii="Garamond" w:eastAsia="AppleMyungjo" w:hAnsi="Garamond" w:cs="Times New Roman"/>
          <w:color w:val="000000" w:themeColor="text1"/>
        </w:rPr>
      </w:pPr>
      <m:oMathPara>
        <m:oMath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1</m:t>
              </m:r>
            </m:num>
            <m:den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m</m:t>
              </m:r>
            </m:den>
          </m:f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Q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</m:sSub>
          <m:sSup>
            <m:sSup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p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=</m:t>
              </m:r>
              <m:f>
                <m:f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fPr>
                <m:num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1</m:t>
                  </m:r>
                </m:num>
                <m:den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m</m:t>
                  </m:r>
                </m:den>
              </m:f>
              <m:d>
                <m:d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Y-</m:t>
                  </m:r>
                  <m:acc>
                    <m:acc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acc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μ</m:t>
                      </m:r>
                    </m:e>
                  </m:acc>
                </m:e>
              </m:d>
            </m:e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T</m:t>
              </m:r>
            </m:sup>
          </m:sSup>
          <m:r>
            <w:rPr>
              <w:rFonts w:ascii="Cambria Math" w:eastAsia="AppleMyungjo" w:hAnsi="Cambria Math" w:cs="Times New Roman"/>
              <w:color w:val="000000" w:themeColor="text1"/>
            </w:rPr>
            <m:t>S</m:t>
          </m:r>
          <m:d>
            <m:dPr>
              <m:begChr m:val="{"/>
              <m:endChr m:val="}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I-V</m:t>
              </m:r>
              <m:d>
                <m:d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acc>
                    <m:acc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acc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η</m:t>
                      </m:r>
                    </m:e>
                  </m:acc>
                </m:e>
              </m:d>
            </m:e>
          </m:d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Y-</m:t>
              </m:r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μ</m:t>
                  </m:r>
                </m:e>
              </m:acc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1</m:t>
              </m:r>
            </m:num>
            <m:den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2m</m:t>
              </m:r>
            </m:den>
          </m:f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</m:sSub>
          <m:sSup>
            <m:sSup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pPr>
            <m:e>
              <m:d>
                <m:d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acc>
                    <m:acc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acc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θ</m:t>
                      </m:r>
                    </m:e>
                  </m:acc>
                </m:e>
              </m:d>
            </m:e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T</m:t>
              </m:r>
            </m:sup>
          </m:sSup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0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K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K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K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0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K</m:t>
                        </m:r>
                      </m:sub>
                    </m:sSub>
                  </m:e>
                </m:mr>
              </m:m>
            </m:e>
          </m:d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</m:acc>
            </m:e>
          </m:d>
        </m:oMath>
      </m:oMathPara>
    </w:p>
    <w:p w:rsidR="000C7BB3" w:rsidRPr="009A5419" w:rsidRDefault="00D658DA" w:rsidP="000C7BB3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w:r w:rsidRPr="009A5419">
        <w:rPr>
          <w:rFonts w:ascii="Garamond" w:eastAsia="AppleMyungjo" w:hAnsi="Garamond" w:cs="Times New Roman"/>
          <w:color w:val="000000" w:themeColor="text1"/>
        </w:rPr>
        <w:t>To derive the asymptotic distribution of the above test statistic, we write out t</w:t>
      </w:r>
      <w:r w:rsidR="000C7BB3" w:rsidRPr="009A5419">
        <w:rPr>
          <w:rFonts w:ascii="Garamond" w:eastAsia="AppleMyungjo" w:hAnsi="Garamond" w:cs="Times New Roman"/>
          <w:color w:val="000000" w:themeColor="text1"/>
        </w:rPr>
        <w:t xml:space="preserve">he first order Taylor expansion of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U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o</m:t>
            </m:r>
          </m:sub>
        </m:sSub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θ</m:t>
            </m:r>
          </m:e>
        </m:d>
      </m:oMath>
      <w:r w:rsidR="00E504A1" w:rsidRPr="009A5419">
        <w:rPr>
          <w:rFonts w:ascii="Garamond" w:eastAsia="AppleMyungjo" w:hAnsi="Garamond" w:cs="Times New Roman"/>
          <w:color w:val="000000" w:themeColor="text1"/>
        </w:rPr>
        <w:t>:</w:t>
      </w:r>
    </w:p>
    <w:p w:rsidR="000C7BB3" w:rsidRPr="009A5419" w:rsidRDefault="005843B2" w:rsidP="000C7BB3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</m:acc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sSub>
                <m:sSub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0</m:t>
                  </m:r>
                </m:sub>
              </m:sSub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+</m:t>
          </m:r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∂</m:t>
              </m:r>
              <m:sSub>
                <m:sSub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U</m:t>
                  </m:r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o</m:t>
                  </m:r>
                </m:sub>
              </m:sSub>
              <m:d>
                <m:d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0</m:t>
                      </m:r>
                    </m:sub>
                  </m:sSub>
                </m:e>
              </m:d>
            </m:num>
            <m:den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∂θ</m:t>
              </m:r>
            </m:den>
          </m:f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</m:acc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-</m:t>
              </m:r>
              <m:sSub>
                <m:sSub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0</m:t>
                  </m:r>
                </m:sub>
              </m:sSub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R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m1</m:t>
              </m:r>
            </m:sub>
          </m:sSub>
          <m:r>
            <w:rPr>
              <w:rFonts w:ascii="Cambria Math" w:eastAsia="AppleMyungjo" w:hAnsi="Cambria Math" w:cs="Times New Roman"/>
              <w:color w:val="000000" w:themeColor="text1"/>
            </w:rPr>
            <m:t>,                                Eq. (A4)</m:t>
          </m:r>
        </m:oMath>
      </m:oMathPara>
    </w:p>
    <w:p w:rsidR="00DB2179" w:rsidRPr="009A5419" w:rsidRDefault="002B55DB" w:rsidP="00DC3CFA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w:r w:rsidRPr="009A5419">
        <w:rPr>
          <w:rFonts w:ascii="Garamond" w:eastAsia="AppleMyungjo" w:hAnsi="Garamond" w:cs="Times New Roman"/>
          <w:color w:val="000000" w:themeColor="text1"/>
        </w:rPr>
        <w:t xml:space="preserve">We further denote </w:t>
      </w:r>
      <m:oMath>
        <m:sSub>
          <m:sSubPr>
            <m:ctrlPr>
              <w:rPr>
                <w:rFonts w:ascii="Cambria Math" w:eastAsia="Cambria Math" w:hAnsi="Cambria Math" w:cs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eastAsia="Cambria Math" w:hAnsi="Cambria Math" w:cs="Cambria Math"/>
                <w:color w:val="000000" w:themeColor="text1"/>
              </w:rPr>
              <m:t>U</m:t>
            </m:r>
          </m:e>
          <m:sub>
            <m:r>
              <w:rPr>
                <w:rFonts w:ascii="Cambria Math" w:eastAsia="Cambria Math" w:hAnsi="Cambria Math" w:cs="Cambria Math"/>
                <w:color w:val="000000" w:themeColor="text1"/>
              </w:rPr>
              <m:t>η</m:t>
            </m:r>
          </m:sub>
        </m:sSub>
        <m:d>
          <m:dPr>
            <m:ctrlPr>
              <w:rPr>
                <w:rFonts w:ascii="Cambria Math" w:eastAsia="Cambria Math" w:hAnsi="Cambria Math" w:cs="Cambria Math"/>
                <w:i/>
                <w:color w:val="000000" w:themeColor="text1"/>
              </w:rPr>
            </m:ctrlPr>
          </m:d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θ</m:t>
            </m:r>
          </m:e>
        </m:d>
        <m:r>
          <w:rPr>
            <w:rFonts w:ascii="Cambria Math" w:eastAsia="Cambria Math" w:hAnsi="Cambria Math" w:cs="Cambria Math"/>
            <w:color w:val="000000" w:themeColor="text1"/>
          </w:rPr>
          <m:t>=</m:t>
        </m:r>
        <m:sSup>
          <m:sSupPr>
            <m:ctrlPr>
              <w:rPr>
                <w:rFonts w:ascii="Cambria Math" w:eastAsia="Cambria Math" w:hAnsi="Cambria Math" w:cs="Cambria Math"/>
                <w:i/>
                <w:color w:val="000000" w:themeColor="text1"/>
              </w:rPr>
            </m:ctrlPr>
          </m:sSupPr>
          <m:e>
            <m:d>
              <m:dPr>
                <m:ctrlPr>
                  <w:rPr>
                    <w:rFonts w:ascii="Cambria Math" w:eastAsia="Cambria Math" w:hAnsi="Cambria Math" w:cs="Cambria Math"/>
                    <w:i/>
                    <w:color w:val="000000" w:themeColor="text1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U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1</m:t>
                        </m:r>
                      </m:sub>
                    </m:sSub>
                  </m:sub>
                </m:sSub>
                <m:d>
                  <m:d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θ</m:t>
                    </m:r>
                  </m:e>
                </m:d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,</m:t>
                </m:r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U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2</m:t>
                        </m:r>
                      </m:sub>
                    </m:sSub>
                  </m:sub>
                </m:sSub>
                <m:d>
                  <m:d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θ</m:t>
                    </m:r>
                  </m:e>
                </m:d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,</m:t>
                </m:r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U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3</m:t>
                        </m:r>
                      </m:sub>
                    </m:sSub>
                  </m:sub>
                </m:sSub>
                <m:d>
                  <m:d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θ</m:t>
                    </m:r>
                  </m:e>
                </m:d>
              </m:e>
            </m:d>
          </m:e>
          <m:sup>
            <m:r>
              <w:rPr>
                <w:rFonts w:ascii="Cambria Math" w:eastAsia="Cambria Math" w:hAnsi="Cambria Math" w:cs="Cambria Math"/>
                <w:color w:val="000000" w:themeColor="text1"/>
              </w:rPr>
              <m:t>T</m:t>
            </m:r>
          </m:sup>
        </m:sSup>
      </m:oMath>
      <w:r w:rsidR="0093480A" w:rsidRPr="009A5419">
        <w:rPr>
          <w:rFonts w:ascii="Garamond" w:eastAsia="AppleMyungjo" w:hAnsi="Garamond" w:cs="Times New Roman"/>
          <w:color w:val="000000" w:themeColor="text1"/>
        </w:rPr>
        <w:t xml:space="preserve">as in </w:t>
      </w:r>
      <w:r w:rsidR="0093480A" w:rsidRPr="009A5419">
        <w:rPr>
          <w:rFonts w:ascii="Garamond" w:eastAsia="AppleMyungjo" w:hAnsi="Garamond" w:cs="Times New Roman"/>
          <w:i/>
          <w:color w:val="000000" w:themeColor="text1"/>
        </w:rPr>
        <w:t>Eq.</w:t>
      </w:r>
      <w:r w:rsidR="0093480A" w:rsidRPr="009A5419">
        <w:rPr>
          <w:rFonts w:ascii="Garamond" w:eastAsia="AppleMyungjo" w:hAnsi="Garamond" w:cs="Times New Roman"/>
          <w:color w:val="000000" w:themeColor="text1"/>
        </w:rPr>
        <w:t xml:space="preserve"> (A3)</w:t>
      </w:r>
      <w:r w:rsidR="0011380B" w:rsidRPr="009A5419">
        <w:rPr>
          <w:rFonts w:ascii="Garamond" w:eastAsia="AppleMyungjo" w:hAnsi="Garamond" w:cs="Times New Roman"/>
          <w:color w:val="000000" w:themeColor="text1"/>
        </w:rPr>
        <w:t xml:space="preserve"> and </w:t>
      </w:r>
      <m:oMath>
        <m:sSub>
          <m:sSubPr>
            <m:ctrlPr>
              <w:rPr>
                <w:rFonts w:ascii="Cambria Math" w:eastAsia="Cambria Math" w:hAnsi="Cambria Math" w:cs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eastAsia="Cambria Math" w:hAnsi="Cambria Math" w:cs="Cambria Math"/>
                <w:color w:val="000000" w:themeColor="text1"/>
              </w:rPr>
              <m:t>U</m:t>
            </m:r>
          </m:e>
          <m:sub>
            <m:r>
              <w:rPr>
                <w:rFonts w:ascii="Cambria Math" w:eastAsia="Cambria Math" w:hAnsi="Cambria Math" w:cs="Cambria Math"/>
                <w:color w:val="000000" w:themeColor="text1"/>
              </w:rPr>
              <m:t>θ</m:t>
            </m:r>
          </m:sub>
        </m:sSub>
        <m:d>
          <m:dPr>
            <m:ctrlPr>
              <w:rPr>
                <w:rFonts w:ascii="Cambria Math" w:eastAsia="Cambria Math" w:hAnsi="Cambria Math" w:cs="Cambria Math"/>
                <w:i/>
                <w:color w:val="000000" w:themeColor="text1"/>
              </w:rPr>
            </m:ctrlPr>
          </m:d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θ</m:t>
            </m:r>
          </m:e>
        </m:d>
        <m:r>
          <w:rPr>
            <w:rFonts w:ascii="Cambria Math" w:eastAsia="Cambria Math" w:hAnsi="Cambria Math" w:cs="Cambria Math"/>
            <w:color w:val="000000" w:themeColor="text1"/>
          </w:rPr>
          <m:t>=</m:t>
        </m:r>
        <m:d>
          <m:dPr>
            <m:ctrlPr>
              <w:rPr>
                <w:rFonts w:ascii="Cambria Math" w:eastAsia="Cambria Math" w:hAnsi="Cambria Math" w:cs="Cambria Math"/>
                <w:i/>
                <w:color w:val="000000" w:themeColor="text1"/>
              </w:rPr>
            </m:ctrlPr>
          </m:dPr>
          <m:e>
            <m:f>
              <m:fPr>
                <m:type m:val="noBar"/>
                <m:ctrlPr>
                  <w:rPr>
                    <w:rFonts w:ascii="Cambria Math" w:eastAsia="Cambria Math" w:hAnsi="Cambria Math" w:cs="Cambria Math"/>
                    <w:i/>
                    <w:color w:val="000000" w:themeColor="text1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 w:themeColor="text1"/>
                      </w:rPr>
                      <m:t>U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 w:themeColor="text1"/>
                      </w:rPr>
                      <m:t>η</m:t>
                    </m:r>
                  </m:sub>
                </m:sSub>
                <m:d>
                  <m:dPr>
                    <m:ctrlPr>
                      <w:rPr>
                        <w:rFonts w:ascii="Cambria Math" w:eastAsia="Cambria Math" w:hAnsi="Cambria Math" w:cs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θ</m:t>
                    </m:r>
                  </m:e>
                </m:d>
              </m:num>
              <m:den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000000" w:themeColor="text1"/>
                      </w:rPr>
                      <m:t>U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000000" w:themeColor="text1"/>
                      </w:rPr>
                      <m:t>β</m:t>
                    </m:r>
                  </m:sub>
                </m:sSub>
                <m:d>
                  <m:dPr>
                    <m:ctrlPr>
                      <w:rPr>
                        <w:rFonts w:ascii="Cambria Math" w:eastAsia="Cambria Math" w:hAnsi="Cambria Math" w:cs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θ</m:t>
                    </m:r>
                  </m:e>
                </m:d>
              </m:den>
            </m:f>
          </m:e>
        </m:d>
      </m:oMath>
      <w:r w:rsidR="000C7BB3" w:rsidRPr="009A5419">
        <w:rPr>
          <w:rFonts w:ascii="Garamond" w:eastAsia="AppleMyungjo" w:hAnsi="Garamond" w:cs="Times New Roman"/>
          <w:color w:val="000000" w:themeColor="text1"/>
        </w:rPr>
        <w:t xml:space="preserve">. </w:t>
      </w:r>
      <w:r w:rsidR="008A0780" w:rsidRPr="009A5419">
        <w:rPr>
          <w:rFonts w:ascii="Garamond" w:eastAsia="AppleMyungjo" w:hAnsi="Garamond" w:cs="Times New Roman"/>
          <w:color w:val="000000" w:themeColor="text1"/>
        </w:rPr>
        <w:t>T</w:t>
      </w:r>
      <w:r w:rsidR="004901E6" w:rsidRPr="009A5419">
        <w:rPr>
          <w:rFonts w:ascii="Garamond" w:eastAsia="AppleMyungjo" w:hAnsi="Garamond" w:cs="Times New Roman"/>
          <w:color w:val="000000" w:themeColor="text1"/>
        </w:rPr>
        <w:t xml:space="preserve">he first order Taylor expansion of </w:t>
      </w:r>
      <m:oMath>
        <m:sSub>
          <m:sSubPr>
            <m:ctrlPr>
              <w:rPr>
                <w:rFonts w:ascii="Cambria Math" w:eastAsia="Cambria Math" w:hAnsi="Cambria Math" w:cs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eastAsia="Cambria Math" w:hAnsi="Cambria Math" w:cs="Cambria Math"/>
                <w:color w:val="000000" w:themeColor="text1"/>
              </w:rPr>
              <m:t>U</m:t>
            </m:r>
          </m:e>
          <m:sub>
            <m:r>
              <w:rPr>
                <w:rFonts w:ascii="Cambria Math" w:eastAsia="Cambria Math" w:hAnsi="Cambria Math" w:cs="Cambria Math"/>
                <w:color w:val="000000" w:themeColor="text1"/>
              </w:rPr>
              <m:t>θ</m:t>
            </m:r>
          </m:sub>
        </m:sSub>
        <m:d>
          <m:dPr>
            <m:ctrlPr>
              <w:rPr>
                <w:rFonts w:ascii="Cambria Math" w:eastAsia="Cambria Math" w:hAnsi="Cambria Math" w:cs="Cambria Math"/>
                <w:i/>
                <w:color w:val="000000" w:themeColor="text1"/>
              </w:rPr>
            </m:ctrlPr>
          </m:d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θ</m:t>
            </m:r>
          </m:e>
        </m:d>
      </m:oMath>
      <w:r w:rsidR="004901E6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8A0780" w:rsidRPr="009A5419">
        <w:rPr>
          <w:rFonts w:ascii="Garamond" w:eastAsia="AppleMyungjo" w:hAnsi="Garamond" w:cs="Times New Roman"/>
          <w:color w:val="000000" w:themeColor="text1"/>
        </w:rPr>
        <w:t>is</w:t>
      </w:r>
      <w:r w:rsidR="00FB2BEA"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</w:p>
    <w:p w:rsidR="00DC3CFA" w:rsidRPr="009A5419" w:rsidRDefault="00DC3CFA" w:rsidP="00DC3CFA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m:oMathPara>
        <m:oMathParaPr>
          <m:jc m:val="right"/>
        </m:oMathParaPr>
        <m:oMath>
          <m:r>
            <w:rPr>
              <w:rFonts w:ascii="Cambria Math" w:eastAsia="AppleMyungjo" w:hAnsi="Cambria Math" w:cs="Times New Roman"/>
              <w:color w:val="000000" w:themeColor="text1"/>
            </w:rPr>
            <w:lastRenderedPageBreak/>
            <m:t>0=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θ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</m:acc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θ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sSub>
                <m:sSub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0</m:t>
                  </m:r>
                </m:sub>
              </m:sSub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+</m:t>
          </m:r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∂</m:t>
              </m:r>
              <m:sSub>
                <m:sSub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U</m:t>
                  </m:r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sub>
              </m:sSub>
              <m:d>
                <m:d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0</m:t>
                      </m:r>
                    </m:sub>
                  </m:sSub>
                </m:e>
              </m:d>
            </m:num>
            <m:den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∂θ</m:t>
              </m:r>
            </m:den>
          </m:f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</m:acc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-</m:t>
              </m:r>
              <m:sSub>
                <m:sSub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0</m:t>
                  </m:r>
                </m:sub>
              </m:sSub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R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m2</m:t>
              </m:r>
            </m:sub>
          </m:sSub>
          <m:r>
            <w:rPr>
              <w:rFonts w:ascii="Cambria Math" w:eastAsia="AppleMyungjo" w:hAnsi="Cambria Math" w:cs="Times New Roman"/>
              <w:color w:val="000000" w:themeColor="text1"/>
            </w:rPr>
            <m:t xml:space="preserve">.                        Eq. </m:t>
          </m:r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A5</m:t>
              </m:r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.</m:t>
          </m:r>
        </m:oMath>
      </m:oMathPara>
    </w:p>
    <w:p w:rsidR="0050138D" w:rsidRPr="009A5419" w:rsidRDefault="00DC3CFA" w:rsidP="0050138D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w:r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50138D" w:rsidRPr="009A5419">
        <w:rPr>
          <w:rFonts w:ascii="Garamond" w:eastAsia="AppleMyungjo" w:hAnsi="Garamond" w:cs="Times New Roman"/>
          <w:color w:val="000000" w:themeColor="text1"/>
        </w:rPr>
        <w:t xml:space="preserve">Plugging the </w:t>
      </w:r>
      <w:r w:rsidR="0050138D" w:rsidRPr="009A5419">
        <w:rPr>
          <w:rFonts w:ascii="Garamond" w:eastAsia="AppleMyungjo" w:hAnsi="Garamond" w:cs="Times New Roman"/>
          <w:i/>
          <w:color w:val="000000" w:themeColor="text1"/>
        </w:rPr>
        <w:t>Eq.</w:t>
      </w:r>
      <w:r w:rsidR="0050138D" w:rsidRPr="009A5419">
        <w:rPr>
          <w:rFonts w:ascii="Garamond" w:eastAsia="AppleMyungjo" w:hAnsi="Garamond" w:cs="Times New Roman"/>
          <w:color w:val="000000" w:themeColor="text1"/>
        </w:rPr>
        <w:t xml:space="preserve"> (A5) to </w:t>
      </w:r>
      <w:r w:rsidR="0050138D" w:rsidRPr="009A5419">
        <w:rPr>
          <w:rFonts w:ascii="Garamond" w:eastAsia="AppleMyungjo" w:hAnsi="Garamond" w:cs="Times New Roman"/>
          <w:i/>
          <w:color w:val="000000" w:themeColor="text1"/>
        </w:rPr>
        <w:t>Eq.</w:t>
      </w:r>
      <w:r w:rsidR="0050138D" w:rsidRPr="009A5419">
        <w:rPr>
          <w:rFonts w:ascii="Garamond" w:eastAsia="AppleMyungjo" w:hAnsi="Garamond" w:cs="Times New Roman"/>
          <w:color w:val="000000" w:themeColor="text1"/>
        </w:rPr>
        <w:t xml:space="preserve"> (A4), </w:t>
      </w:r>
    </w:p>
    <w:p w:rsidR="0050138D" w:rsidRPr="009A5419" w:rsidRDefault="005843B2" w:rsidP="0050138D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m:oMathPara>
        <m:oMath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</m:acc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sSub>
                <m:sSub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0</m:t>
                  </m:r>
                </m:sub>
              </m:sSub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-</m:t>
          </m:r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∂</m:t>
              </m:r>
              <m:sSub>
                <m:sSub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U</m:t>
                  </m:r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o</m:t>
                  </m:r>
                </m:sub>
              </m:sSub>
              <m:d>
                <m:d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0</m:t>
                      </m:r>
                    </m:sub>
                  </m:sSub>
                </m:e>
              </m:d>
            </m:num>
            <m:den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∂θ</m:t>
              </m:r>
            </m:den>
          </m:f>
          <m:sSup>
            <m:sSup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pPr>
            <m:e>
              <m:d>
                <m:dPr>
                  <m:begChr m:val="{"/>
                  <m:endChr m:val="}"/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fPr>
                    <m:num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θ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0</m:t>
                              </m:r>
                            </m:sub>
                          </m:sSub>
                        </m:e>
                      </m:d>
                    </m:num>
                    <m:den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∂θ</m:t>
                      </m:r>
                    </m:den>
                  </m:f>
                </m:e>
              </m:d>
            </m:e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-1</m:t>
              </m:r>
            </m:sup>
          </m:sSup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θ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sSub>
                <m:sSub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0</m:t>
                  </m:r>
                </m:sub>
              </m:sSub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p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ad>
                <m:radPr>
                  <m:degHide m:val="1"/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radPr>
                <m:deg/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m</m:t>
                  </m:r>
                </m:e>
              </m:rad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.</m:t>
          </m:r>
        </m:oMath>
      </m:oMathPara>
    </w:p>
    <w:p w:rsidR="00982A8D" w:rsidRPr="009A5419" w:rsidRDefault="00982A8D" w:rsidP="00982A8D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w:r w:rsidRPr="009A5419">
        <w:rPr>
          <w:rFonts w:ascii="Garamond" w:eastAsia="AppleMyungjo" w:hAnsi="Garamond" w:cs="Times New Roman"/>
          <w:color w:val="000000" w:themeColor="text1"/>
        </w:rPr>
        <w:t xml:space="preserve">It is easy to see that  </w:t>
      </w:r>
      <m:oMath>
        <m:f>
          <m:f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fPr>
          <m:num>
            <m:r>
              <w:rPr>
                <w:rFonts w:ascii="Cambria Math" w:eastAsia="AppleMyungjo" w:hAnsi="Cambria Math" w:cs="Times New Roman"/>
                <w:color w:val="000000" w:themeColor="text1"/>
              </w:rPr>
              <m:t>1</m:t>
            </m:r>
          </m:num>
          <m:den>
            <m:r>
              <w:rPr>
                <w:rFonts w:ascii="Cambria Math" w:eastAsia="AppleMyungjo" w:hAnsi="Cambria Math" w:cs="Times New Roman"/>
                <w:color w:val="000000" w:themeColor="text1"/>
              </w:rPr>
              <m:t>m</m:t>
            </m:r>
          </m:den>
        </m:f>
        <m:f>
          <m:f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fPr>
          <m:num>
            <m:r>
              <w:rPr>
                <w:rFonts w:ascii="Cambria Math" w:eastAsia="AppleMyungjo" w:hAnsi="Cambria Math" w:cs="Times New Roman"/>
                <w:color w:val="000000" w:themeColor="text1"/>
              </w:rPr>
              <m:t>∂</m:t>
            </m:r>
            <m:sSub>
              <m:sSub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U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o</m:t>
                </m:r>
              </m:sub>
            </m:sSub>
            <m:d>
              <m:d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θ</m:t>
                    </m:r>
                  </m:e>
                  <m: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0</m:t>
                    </m:r>
                  </m:sub>
                </m:sSub>
              </m:e>
            </m:d>
          </m:num>
          <m:den>
            <m:r>
              <w:rPr>
                <w:rFonts w:ascii="Cambria Math" w:eastAsia="AppleMyungjo" w:hAnsi="Cambria Math" w:cs="Times New Roman"/>
                <w:color w:val="000000" w:themeColor="text1"/>
              </w:rPr>
              <m:t>∂θ</m:t>
            </m:r>
          </m:den>
        </m:f>
        <m:sSup>
          <m:sSup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pPr>
          <m:e>
            <m:d>
              <m:dPr>
                <m:begChr m:val="{"/>
                <m:endChr m:val="}"/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1</m:t>
                    </m:r>
                  </m:num>
                  <m:den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m</m:t>
                    </m:r>
                  </m:den>
                </m:f>
                <m:f>
                  <m:f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θ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AppleMyungjo" w:hAnsi="Cambria Math" w:cs="Times New Roman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</w:rPr>
                              <m:t>0</m:t>
                            </m:r>
                          </m:sub>
                        </m:sSub>
                      </m:e>
                    </m:d>
                  </m:num>
                  <m:den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∂θ</m:t>
                    </m:r>
                  </m:den>
                </m:f>
              </m:e>
            </m:d>
          </m:e>
          <m:sup>
            <m:r>
              <w:rPr>
                <w:rFonts w:ascii="Cambria Math" w:eastAsia="AppleMyungjo" w:hAnsi="Cambria Math" w:cs="Times New Roman"/>
                <w:color w:val="000000" w:themeColor="text1"/>
              </w:rPr>
              <m:t>-1</m:t>
            </m:r>
          </m:sup>
        </m:sSup>
        <m:box>
          <m:boxPr>
            <m:opEmu m:val="1"/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boxPr>
          <m:e>
            <m:groupChr>
              <m:groupChrPr>
                <m:chr m:val="→"/>
                <m:vertJc m:val="bot"/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groupChr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p</m:t>
                </m:r>
              </m:e>
            </m:groupChr>
          </m:e>
        </m:box>
        <m:r>
          <w:rPr>
            <w:rFonts w:ascii="Cambria Math" w:eastAsia="AppleMyungjo" w:hAnsi="Cambria Math" w:cs="Times New Roman"/>
            <w:color w:val="000000" w:themeColor="text1"/>
          </w:rPr>
          <m:t>E</m:t>
        </m:r>
        <m:d>
          <m:dPr>
            <m:begChr m:val="{"/>
            <m:endChr m:val="}"/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f>
              <m:f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fPr>
              <m:num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∂</m:t>
                </m:r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U</m:t>
                    </m:r>
                  </m:e>
                  <m: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o</m:t>
                    </m:r>
                  </m:sub>
                </m:sSub>
                <m:d>
                  <m:d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0</m:t>
                        </m:r>
                      </m:sub>
                    </m:sSub>
                  </m:e>
                </m:d>
              </m:num>
              <m:den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∂θ</m:t>
                </m:r>
              </m:den>
            </m:f>
          </m:e>
        </m:d>
        <m:sSup>
          <m:sSup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p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E</m:t>
            </m:r>
          </m:e>
          <m:sup>
            <m:r>
              <w:rPr>
                <w:rFonts w:ascii="Cambria Math" w:eastAsia="AppleMyungjo" w:hAnsi="Cambria Math" w:cs="Times New Roman"/>
                <w:color w:val="000000" w:themeColor="text1"/>
              </w:rPr>
              <m:t>-1</m:t>
            </m:r>
          </m:sup>
        </m:sSup>
        <m:d>
          <m:dPr>
            <m:begChr m:val="{"/>
            <m:endChr m:val="}"/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f>
              <m:f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fPr>
              <m:num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∂</m:t>
                </m:r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U</m:t>
                    </m:r>
                  </m:e>
                  <m: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θ</m:t>
                    </m:r>
                  </m:sub>
                </m:sSub>
                <m:d>
                  <m:d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0</m:t>
                        </m:r>
                      </m:sub>
                    </m:sSub>
                  </m:e>
                </m:d>
              </m:num>
              <m:den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∂θ</m:t>
                </m:r>
              </m:den>
            </m:f>
          </m:e>
        </m:d>
        <m:r>
          <w:rPr>
            <w:rFonts w:ascii="Cambria Math" w:eastAsia="AppleMyungjo" w:hAnsi="Cambria Math" w:cs="Times New Roman"/>
            <w:color w:val="000000" w:themeColor="text1"/>
          </w:rPr>
          <m:t xml:space="preserve"> .</m:t>
        </m:r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Therefore</w:t>
      </w:r>
    </w:p>
    <w:p w:rsidR="00982A8D" w:rsidRPr="009A5419" w:rsidRDefault="005843B2" w:rsidP="00982A8D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m:oMathPara>
        <m:oMathParaPr>
          <m:jc m:val="right"/>
        </m:oMathParaPr>
        <m:oMath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</m:acc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sSub>
                <m:sSub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0</m:t>
                  </m:r>
                </m:sub>
              </m:sSub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-E</m:t>
          </m:r>
          <m:d>
            <m:dPr>
              <m:begChr m:val="{"/>
              <m:endChr m:val="}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f>
                <m:f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fPr>
                <m:num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o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0</m:t>
                          </m:r>
                        </m:sub>
                      </m:sSub>
                    </m:e>
                  </m:d>
                </m:num>
                <m:den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∂θ</m:t>
                  </m:r>
                </m:den>
              </m:f>
            </m:e>
          </m:d>
          <m:sSup>
            <m:sSup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p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E</m:t>
              </m:r>
            </m:e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-1</m:t>
              </m:r>
            </m:sup>
          </m:sSup>
          <m:d>
            <m:dPr>
              <m:begChr m:val="{"/>
              <m:endChr m:val="}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f>
                <m:f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fPr>
                <m:num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θ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0</m:t>
                          </m:r>
                        </m:sub>
                      </m:sSub>
                    </m:e>
                  </m:d>
                </m:num>
                <m:den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∂θ</m:t>
                  </m:r>
                </m:den>
              </m:f>
            </m:e>
          </m:d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θ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sSub>
                <m:sSub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0</m:t>
                  </m:r>
                </m:sub>
              </m:sSub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p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ad>
                <m:radPr>
                  <m:degHide m:val="1"/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radPr>
                <m:deg/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m</m:t>
                  </m:r>
                </m:e>
              </m:rad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 xml:space="preserve">;                  Eq. </m:t>
          </m:r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A6</m:t>
              </m:r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;</m:t>
          </m:r>
        </m:oMath>
      </m:oMathPara>
    </w:p>
    <w:p w:rsidR="006C548F" w:rsidRPr="009A5419" w:rsidRDefault="00AA5E41" w:rsidP="006C548F">
      <w:pPr>
        <w:spacing w:line="480" w:lineRule="auto"/>
        <w:jc w:val="right"/>
        <w:rPr>
          <w:rFonts w:ascii="Garamond" w:eastAsia="AppleMyungjo" w:hAnsi="Garamond" w:cs="Times New Roman"/>
          <w:color w:val="000000" w:themeColor="text1"/>
        </w:rPr>
      </w:pPr>
      <m:oMathPara>
        <m:oMathParaPr>
          <m:jc m:val="right"/>
        </m:oMathParaPr>
        <m:oMath>
          <m:r>
            <w:rPr>
              <w:rFonts w:ascii="Cambria Math" w:eastAsia="AppleMyungjo" w:hAnsi="Cambria Math" w:cs="Times New Roman"/>
              <w:color w:val="000000" w:themeColor="text1"/>
            </w:rPr>
            <m:t xml:space="preserve">and    </m:t>
          </m:r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1</m:t>
              </m:r>
            </m:num>
            <m:den>
              <m:rad>
                <m:radPr>
                  <m:degHide m:val="1"/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radPr>
                <m:deg/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m</m:t>
                  </m:r>
                </m:e>
              </m:rad>
            </m:den>
          </m:f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</m:acc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I, -E</m:t>
              </m:r>
              <m:d>
                <m:dPr>
                  <m:begChr m:val="{"/>
                  <m:endChr m:val="}"/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fPr>
                    <m:num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o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0</m:t>
                              </m:r>
                            </m:sub>
                          </m:sSub>
                        </m:e>
                      </m:d>
                    </m:num>
                    <m:den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∂β</m:t>
                      </m:r>
                    </m:den>
                  </m:f>
                </m:e>
              </m:d>
              <m:sSup>
                <m:sSup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p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E</m:t>
                  </m:r>
                </m:e>
                <m:sup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-1</m:t>
                  </m:r>
                </m:sup>
              </m:sSup>
              <m:d>
                <m:dPr>
                  <m:begChr m:val="{"/>
                  <m:endChr m:val="}"/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fPr>
                    <m:num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β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0</m:t>
                              </m:r>
                            </m:sub>
                          </m:sSub>
                        </m:e>
                      </m:d>
                    </m:num>
                    <m:den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∂β</m:t>
                      </m:r>
                    </m:den>
                  </m:f>
                </m:e>
              </m:d>
            </m:e>
          </m:d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1</m:t>
              </m:r>
            </m:num>
            <m:den>
              <m:rad>
                <m:radPr>
                  <m:degHide m:val="1"/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radPr>
                <m:deg/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m</m:t>
                  </m:r>
                </m:e>
              </m:rad>
            </m:den>
          </m:f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f>
                <m:fPr>
                  <m:type m:val="noBar"/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o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0</m:t>
                          </m:r>
                        </m:sub>
                      </m:sSub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β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0</m:t>
                          </m:r>
                        </m:sub>
                      </m:sSub>
                    </m:e>
                  </m:d>
                </m:den>
              </m:f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p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1</m:t>
              </m:r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 xml:space="preserve">             Eq. </m:t>
          </m:r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A7</m:t>
              </m:r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.</m:t>
          </m:r>
        </m:oMath>
      </m:oMathPara>
    </w:p>
    <w:p w:rsidR="00AE6893" w:rsidRPr="009A5419" w:rsidRDefault="00FC02A2" w:rsidP="00AE6893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w:r w:rsidRPr="009A5419">
        <w:rPr>
          <w:rFonts w:ascii="Garamond" w:eastAsia="AppleMyungjo" w:hAnsi="Garamond" w:cs="Times New Roman"/>
          <w:color w:val="000000" w:themeColor="text1"/>
        </w:rPr>
        <w:t xml:space="preserve">It follows that </w:t>
      </w:r>
    </w:p>
    <w:p w:rsidR="00F162CC" w:rsidRPr="009A5419" w:rsidRDefault="005843B2" w:rsidP="00F162CC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m:oMathPara>
        <m:oMath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1</m:t>
              </m:r>
            </m:num>
            <m:den>
              <m:rad>
                <m:radPr>
                  <m:degHide m:val="1"/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radPr>
                <m:deg/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m</m:t>
                  </m:r>
                </m:e>
              </m:rad>
            </m:den>
          </m:f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</m:acc>
            </m:e>
          </m:d>
          <m:box>
            <m:boxPr>
              <m:opEmu m:val="1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box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~</m:t>
              </m:r>
            </m:e>
          </m:box>
          <m:r>
            <w:rPr>
              <w:rFonts w:ascii="Cambria Math" w:eastAsia="AppleMyungjo" w:hAnsi="Cambria Math" w:cs="Times New Roman"/>
              <w:color w:val="000000" w:themeColor="text1"/>
            </w:rPr>
            <m:t>N</m:t>
          </m:r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0,</m:t>
              </m:r>
              <m:sSub>
                <m:sSub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  <w:sz w:val="22"/>
                      <w:szCs w:val="22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  <w:sz w:val="22"/>
                          <w:szCs w:val="22"/>
                        </w:rPr>
                      </m:ctrlPr>
                    </m:acc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  <w:sz w:val="22"/>
                          <w:szCs w:val="22"/>
                        </w:rPr>
                        <m:t>Σ</m:t>
                      </m:r>
                    </m:e>
                  </m:acc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  <w:sz w:val="22"/>
                      <w:szCs w:val="22"/>
                    </w:rPr>
                    <m:t>o</m:t>
                  </m:r>
                </m:sub>
              </m:sSub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 xml:space="preserve">, 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sSub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  <w:sz w:val="22"/>
                      <w:szCs w:val="22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  <w:sz w:val="22"/>
                      <w:szCs w:val="22"/>
                    </w:rPr>
                    <m:t>Σ</m:t>
                  </m:r>
                </m:e>
              </m:acc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o</m:t>
              </m:r>
            </m:sub>
          </m:sSub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A</m:t>
                  </m:r>
                </m:e>
              </m:acc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</m:sSub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D</m:t>
                  </m:r>
                </m:e>
              </m:acc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</m:sSub>
          <m:sSubSup>
            <m:sSubSup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Sup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A</m:t>
                  </m:r>
                </m:e>
              </m:acc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T</m:t>
              </m:r>
            </m:sup>
          </m:sSubSup>
        </m:oMath>
      </m:oMathPara>
    </w:p>
    <w:p w:rsidR="009A5419" w:rsidRPr="005A23CF" w:rsidRDefault="00F162CC" w:rsidP="009A5419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w:r w:rsidRPr="009A5419">
        <w:rPr>
          <w:rFonts w:ascii="Garamond" w:eastAsia="AppleMyungjo" w:hAnsi="Garamond" w:cs="Times New Roman"/>
          <w:color w:val="000000" w:themeColor="text1"/>
        </w:rPr>
        <w:t xml:space="preserve">where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acc>
              <m:acc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A</m:t>
                </m:r>
              </m:e>
            </m:acc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o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=</m:t>
        </m:r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sSub>
              <m:sSub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I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1</m:t>
                </m:r>
              </m:sub>
            </m:sSub>
            <m:r>
              <w:rPr>
                <w:rFonts w:ascii="Cambria Math" w:eastAsia="AppleMyungjo" w:hAnsi="Cambria Math" w:cs="Times New Roman"/>
                <w:color w:val="000000" w:themeColor="text1"/>
              </w:rPr>
              <m:t>,-</m:t>
            </m:r>
            <m:f>
              <m:f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fPr>
              <m:num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∂</m:t>
                </m:r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U</m:t>
                    </m:r>
                  </m:e>
                  <m: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o</m:t>
                    </m:r>
                  </m:sub>
                </m:sSub>
                <m:d>
                  <m:d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acc>
                      <m:acc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acc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θ</m:t>
                        </m:r>
                      </m:e>
                    </m:acc>
                  </m:e>
                </m:d>
              </m:num>
              <m:den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∂η</m:t>
                </m:r>
              </m:den>
            </m:f>
            <m:sSup>
              <m:sSup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pPr>
              <m:e>
                <m:d>
                  <m:dPr>
                    <m:begChr m:val="{"/>
                    <m:endChr m:val="}"/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fPr>
                      <m:num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eastAsia="AppleMyungjo" w:hAnsi="Cambria Math" w:cs="Times New Roman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</w:rPr>
                              <m:t>o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eastAsia="AppleMyungjo" w:hAnsi="Cambria Math" w:cs="Times New Roman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acc>
                              <m:accPr>
                                <m:ctrlPr>
                                  <w:rPr>
                                    <w:rFonts w:ascii="Cambria Math" w:eastAsia="AppleMyungjo" w:hAnsi="Cambria Math" w:cs="Times New Roman"/>
                                    <w:i/>
                                    <w:color w:val="000000" w:themeColor="text1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="AppleMyungjo" w:hAnsi="Cambria Math" w:cs="Times New Roman"/>
                                    <w:color w:val="000000" w:themeColor="text1"/>
                                  </w:rPr>
                                  <m:t>θ</m:t>
                                </m:r>
                              </m:e>
                            </m:acc>
                          </m:e>
                        </m:d>
                      </m:num>
                      <m:den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∂η</m:t>
                        </m:r>
                      </m:den>
                    </m:f>
                  </m:e>
                </m:d>
              </m:e>
              <m:sup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-1</m:t>
                </m:r>
              </m:sup>
            </m:sSup>
          </m:e>
        </m:d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,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acc>
              <m:acc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D</m:t>
                </m:r>
              </m:e>
            </m:acc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o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=</m:t>
        </m:r>
        <m:f>
          <m:f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fPr>
          <m:num>
            <m:r>
              <w:rPr>
                <w:rFonts w:ascii="Cambria Math" w:eastAsia="AppleMyungjo" w:hAnsi="Cambria Math" w:cs="Times New Roman"/>
                <w:color w:val="000000" w:themeColor="text1"/>
              </w:rPr>
              <m:t>1</m:t>
            </m:r>
          </m:num>
          <m:den>
            <m:r>
              <w:rPr>
                <w:rFonts w:ascii="Cambria Math" w:eastAsia="AppleMyungjo" w:hAnsi="Cambria Math" w:cs="Times New Roman"/>
                <w:color w:val="000000" w:themeColor="text1"/>
              </w:rPr>
              <m:t>m</m:t>
            </m:r>
          </m:den>
        </m:f>
        <m:nary>
          <m:naryPr>
            <m:chr m:val="∑"/>
            <m:limLoc m:val="undOvr"/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naryPr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=1</m:t>
            </m:r>
          </m:sub>
          <m:sup>
            <m:r>
              <w:rPr>
                <w:rFonts w:ascii="Cambria Math" w:eastAsia="AppleMyungjo" w:hAnsi="Cambria Math" w:cs="Times New Roman"/>
                <w:color w:val="000000" w:themeColor="text1"/>
              </w:rPr>
              <m:t>m</m:t>
            </m:r>
          </m:sup>
          <m:e>
            <m:sSub>
              <m:sSub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R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o,i</m:t>
                </m:r>
              </m:sub>
            </m:sSub>
            <m:sSubSup>
              <m:sSubSup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Sup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R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o,i</m:t>
                </m:r>
              </m:sub>
              <m:sup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T</m:t>
                </m:r>
              </m:sup>
            </m:sSubSup>
          </m:e>
        </m:nary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and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R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o,i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=</m:t>
        </m:r>
        <m:sSup>
          <m:sSup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pPr>
          <m:e>
            <m:d>
              <m:dPr>
                <m:begChr m:val="{"/>
                <m:endChr m:val="}"/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U</m:t>
                    </m:r>
                  </m:e>
                  <m: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o,i</m:t>
                    </m:r>
                  </m:sub>
                </m:sSub>
                <m:sSup>
                  <m:sSup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dPr>
                      <m:e>
                        <m:acc>
                          <m:accPr>
                            <m:ctrlPr>
                              <w:rPr>
                                <w:rFonts w:ascii="Cambria Math" w:eastAsia="AppleMyungjo" w:hAnsi="Cambria Math" w:cs="Times New Roman"/>
                                <w:i/>
                                <w:color w:val="000000" w:themeColor="text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</w:rPr>
                              <m:t>θ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T</m:t>
                    </m:r>
                  </m:sup>
                </m:sSup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,</m:t>
                </m:r>
                <m:r>
                  <m:rPr>
                    <m:sty m:val="p"/>
                  </m:rPr>
                  <w:rPr>
                    <w:rFonts w:ascii="Cambria Math" w:eastAsia="AppleMyungjo" w:hAnsi="Cambria Math" w:cs="Times New Roman"/>
                    <w:color w:val="000000" w:themeColor="text1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U</m:t>
                    </m:r>
                  </m:e>
                  <m: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η,i</m:t>
                    </m:r>
                  </m:sub>
                </m:sSub>
                <m:sSup>
                  <m:sSup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dPr>
                      <m:e>
                        <m:acc>
                          <m:accPr>
                            <m:ctrlPr>
                              <w:rPr>
                                <w:rFonts w:ascii="Cambria Math" w:eastAsia="AppleMyungjo" w:hAnsi="Cambria Math" w:cs="Times New Roman"/>
                                <w:i/>
                                <w:color w:val="000000" w:themeColor="text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</w:rPr>
                              <m:t>θ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T</m:t>
                    </m:r>
                  </m:sup>
                </m:sSup>
              </m:e>
            </m:d>
          </m:e>
          <m:sup>
            <m:r>
              <w:rPr>
                <w:rFonts w:ascii="Cambria Math" w:eastAsia="AppleMyungjo" w:hAnsi="Cambria Math" w:cs="Times New Roman"/>
                <w:color w:val="000000" w:themeColor="text1"/>
              </w:rPr>
              <m:t>T</m:t>
            </m:r>
          </m:sup>
        </m:sSup>
      </m:oMath>
      <w:r w:rsidRPr="009A5419">
        <w:rPr>
          <w:rFonts w:ascii="Garamond" w:eastAsia="AppleMyungjo" w:hAnsi="Garamond" w:cs="Times New Roman"/>
          <w:color w:val="000000" w:themeColor="text1"/>
        </w:rPr>
        <w:t>.</w:t>
      </w:r>
      <w:r w:rsid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9A5419" w:rsidRPr="005A23CF">
        <w:rPr>
          <w:rFonts w:ascii="Garamond" w:eastAsia="AppleMyungjo" w:hAnsi="Garamond" w:cs="Times New Roman"/>
          <w:color w:val="000000" w:themeColor="text1"/>
        </w:rPr>
        <w:t xml:space="preserve">The null distribution of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Q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o</m:t>
            </m:r>
          </m:sub>
        </m:sSub>
      </m:oMath>
      <w:r w:rsidR="009A5419" w:rsidRPr="005A23CF">
        <w:rPr>
          <w:rFonts w:ascii="Garamond" w:eastAsia="AppleMyungjo" w:hAnsi="Garamond" w:cs="Times New Roman"/>
          <w:color w:val="000000" w:themeColor="text1"/>
        </w:rPr>
        <w:t xml:space="preserve"> is given by the property of quadratic form. </w:t>
      </w:r>
    </w:p>
    <w:p w:rsidR="009A5419" w:rsidRPr="005A23CF" w:rsidRDefault="005843B2" w:rsidP="009A5419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m:oMathPara>
        <m:oMath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f>
                <m:f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fPr>
                <m:num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1</m:t>
                  </m:r>
                </m:num>
                <m:den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m</m:t>
                  </m:r>
                </m:den>
              </m:f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Q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</m:sSub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1</m:t>
              </m:r>
            </m:num>
            <m:den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2m</m:t>
              </m:r>
            </m:den>
          </m:f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</m:sSub>
          <m:sSup>
            <m:sSup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pPr>
            <m:e>
              <m:d>
                <m:d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acc>
                    <m:acc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acc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θ</m:t>
                      </m:r>
                    </m:e>
                  </m:acc>
                </m:e>
              </m:d>
            </m:e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T</m:t>
              </m:r>
            </m:sup>
          </m:sSup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0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K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K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K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0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K</m:t>
                        </m:r>
                      </m:sub>
                    </m:sSub>
                  </m:e>
                </m:mr>
              </m:m>
            </m:e>
          </m:d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o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</m:acc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 xml:space="preserve">  ~ </m:t>
          </m:r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1</m:t>
              </m:r>
            </m:num>
            <m:den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2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naryPr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i=1</m:t>
              </m:r>
            </m:sub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2K</m:t>
              </m:r>
            </m:sup>
            <m:e>
              <m:sSub>
                <m:sSub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λ</m:t>
                  </m:r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i</m:t>
                  </m:r>
                </m:sub>
              </m:sSub>
              <m:sSubSup>
                <m:sSubSup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Sup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χ</m:t>
                  </m:r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i</m:t>
                  </m:r>
                </m:sub>
                <m:sup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2</m:t>
                  </m:r>
                </m:sup>
              </m:sSubSup>
            </m:e>
          </m:nary>
          <m:r>
            <w:rPr>
              <w:rFonts w:ascii="Cambria Math" w:eastAsia="AppleMyungjo" w:hAnsi="Cambria Math" w:cs="Times New Roman"/>
              <w:color w:val="000000" w:themeColor="text1"/>
            </w:rPr>
            <m:t>+c;</m:t>
          </m:r>
        </m:oMath>
      </m:oMathPara>
    </w:p>
    <w:p w:rsidR="005A23CF" w:rsidRPr="005A23CF" w:rsidRDefault="005A23CF" w:rsidP="00B60DD2">
      <w:pPr>
        <w:spacing w:after="100" w:line="480" w:lineRule="auto"/>
        <w:rPr>
          <w:rFonts w:ascii="Garamond" w:eastAsia="AppleMyungjo" w:hAnsi="Garamond" w:cs="Times New Roman"/>
          <w:color w:val="000000" w:themeColor="text1"/>
        </w:rPr>
      </w:pPr>
      <w:r w:rsidRPr="005A23CF">
        <w:rPr>
          <w:rFonts w:ascii="Garamond" w:eastAsia="AppleMyungjo" w:hAnsi="Garamond" w:cs="Times New Roman"/>
          <w:color w:val="000000" w:themeColor="text1"/>
        </w:rPr>
        <w:t xml:space="preserve">where the </w:t>
      </w:r>
      <m:oMath>
        <m:sSubSup>
          <m:sSubSup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Sup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χ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</m:t>
            </m:r>
          </m:sub>
          <m:sup>
            <m:r>
              <w:rPr>
                <w:rFonts w:ascii="Cambria Math" w:eastAsia="AppleMyungjo" w:hAnsi="Cambria Math" w:cs="Times New Roman"/>
                <w:color w:val="000000" w:themeColor="text1"/>
              </w:rPr>
              <m:t>2</m:t>
            </m:r>
          </m:sup>
        </m:sSubSup>
      </m:oMath>
      <w:r w:rsidRPr="005A23CF">
        <w:rPr>
          <w:rFonts w:ascii="Garamond" w:eastAsia="AppleMyungjo" w:hAnsi="Garamond" w:cs="Times New Roman"/>
          <w:color w:val="000000" w:themeColor="text1"/>
        </w:rPr>
        <w:t xml:space="preserve">s are i.i.d. Chi-square distributions with degree of freedom one;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λ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</m:t>
            </m:r>
          </m:sub>
        </m:sSub>
      </m:oMath>
      <w:r w:rsidR="00D026CE">
        <w:rPr>
          <w:rFonts w:ascii="Garamond" w:eastAsia="AppleMyungjo" w:hAnsi="Garamond" w:cs="Times New Roman"/>
          <w:color w:val="000000" w:themeColor="text1"/>
        </w:rPr>
        <w:t xml:space="preserve">s are the eigen </w:t>
      </w:r>
      <w:r w:rsidRPr="005A23CF">
        <w:rPr>
          <w:rFonts w:ascii="Garamond" w:eastAsia="AppleMyungjo" w:hAnsi="Garamond" w:cs="Times New Roman"/>
          <w:color w:val="000000" w:themeColor="text1"/>
        </w:rPr>
        <w:t>values of</w:t>
      </w:r>
      <w:r>
        <w:rPr>
          <w:rFonts w:ascii="Garamond" w:eastAsia="AppleMyungjo" w:hAnsi="Garamond" w:cs="Times New Roman"/>
          <w:color w:val="000000" w:themeColor="text1"/>
        </w:rPr>
        <w:t xml:space="preserve">  </w:t>
      </w:r>
      <m:oMath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0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K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K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K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0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K</m:t>
                      </m:r>
                    </m:sub>
                  </m:sSub>
                </m:e>
              </m:mr>
            </m:m>
          </m:e>
        </m:d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acc>
              <m:acc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Σ</m:t>
                </m:r>
              </m:e>
            </m:acc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o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.</m:t>
        </m:r>
      </m:oMath>
      <w:r w:rsidR="00B02009">
        <w:rPr>
          <w:rFonts w:ascii="Garamond" w:eastAsia="AppleMyungjo" w:hAnsi="Garamond" w:cs="Times New Roman"/>
          <w:color w:val="000000" w:themeColor="text1"/>
        </w:rPr>
        <w:t xml:space="preserve"> </w:t>
      </w:r>
    </w:p>
    <w:p w:rsidR="008B7753" w:rsidRPr="009A5419" w:rsidRDefault="008B7753" w:rsidP="008B7753">
      <w:pPr>
        <w:spacing w:line="480" w:lineRule="auto"/>
        <w:rPr>
          <w:rFonts w:ascii="Garamond" w:eastAsia="AppleMyungjo" w:hAnsi="Garamond" w:cs="Times New Roman"/>
          <w:b/>
          <w:color w:val="000000" w:themeColor="text1"/>
        </w:rPr>
      </w:pPr>
      <w:r w:rsidRPr="009A5419">
        <w:rPr>
          <w:rFonts w:ascii="Garamond" w:eastAsia="AppleMyungjo" w:hAnsi="Garamond" w:cs="Times New Roman"/>
          <w:b/>
          <w:color w:val="000000" w:themeColor="text1"/>
        </w:rPr>
        <w:t xml:space="preserve">Asymptotic Distribution of score statistic </w:t>
      </w:r>
      <m:oMath>
        <m:sSub>
          <m:sSubPr>
            <m:ctrlPr>
              <w:rPr>
                <w:rFonts w:ascii="Cambria Math" w:eastAsia="AppleMyungjo" w:hAnsi="Cambria Math" w:cs="Times New Roman"/>
                <w:b/>
                <w:i/>
                <w:color w:val="000000" w:themeColor="text1"/>
              </w:rPr>
            </m:ctrlPr>
          </m:sSubPr>
          <m:e>
            <m:r>
              <m:rPr>
                <m:sty m:val="bi"/>
              </m:rPr>
              <w:rPr>
                <w:rFonts w:ascii="Cambria Math" w:eastAsia="AppleMyungjo" w:hAnsi="Cambria Math" w:cs="Times New Roman"/>
                <w:color w:val="000000" w:themeColor="text1"/>
              </w:rPr>
              <m:t>Q</m:t>
            </m:r>
          </m:e>
          <m:sub>
            <m:r>
              <m:rPr>
                <m:sty m:val="bi"/>
              </m:rPr>
              <w:rPr>
                <w:rFonts w:ascii="Cambria Math" w:eastAsia="AppleMyungjo" w:hAnsi="Cambria Math" w:cs="Times New Roman"/>
                <w:color w:val="000000" w:themeColor="text1"/>
              </w:rPr>
              <m:t>w</m:t>
            </m:r>
          </m:sub>
        </m:sSub>
      </m:oMath>
      <w:r w:rsidRPr="009A5419">
        <w:rPr>
          <w:rFonts w:ascii="Garamond" w:eastAsia="AppleMyungjo" w:hAnsi="Garamond" w:cs="Times New Roman"/>
          <w:b/>
          <w:color w:val="000000" w:themeColor="text1"/>
        </w:rPr>
        <w:t xml:space="preserve"> for the </w:t>
      </w:r>
      <w:r w:rsidR="00B60DD2">
        <w:rPr>
          <w:rFonts w:ascii="Garamond" w:eastAsia="AppleMyungjo" w:hAnsi="Garamond" w:cs="Times New Roman"/>
          <w:b/>
          <w:color w:val="000000" w:themeColor="text1"/>
        </w:rPr>
        <w:t xml:space="preserve">FGRF-W and </w:t>
      </w:r>
      <m:oMath>
        <m:sSub>
          <m:sSubPr>
            <m:ctrlPr>
              <w:rPr>
                <w:rFonts w:ascii="Cambria Math" w:eastAsia="AppleMyungjo" w:hAnsi="Cambria Math" w:cs="Times New Roman"/>
                <w:b/>
                <w:i/>
                <w:color w:val="000000" w:themeColor="text1"/>
              </w:rPr>
            </m:ctrlPr>
          </m:sSubPr>
          <m:e>
            <m:r>
              <m:rPr>
                <m:sty m:val="bi"/>
              </m:rPr>
              <w:rPr>
                <w:rFonts w:ascii="Cambria Math" w:eastAsia="AppleMyungjo" w:hAnsi="Cambria Math" w:cs="Times New Roman"/>
                <w:color w:val="000000" w:themeColor="text1"/>
              </w:rPr>
              <m:t>Q</m:t>
            </m:r>
          </m:e>
          <m:sub>
            <m:r>
              <m:rPr>
                <m:sty m:val="bi"/>
              </m:rPr>
              <w:rPr>
                <w:rFonts w:ascii="Cambria Math" w:eastAsia="AppleMyungjo" w:hAnsi="Cambria Math" w:cs="Times New Roman"/>
                <w:color w:val="000000" w:themeColor="text1"/>
              </w:rPr>
              <m:t>b</m:t>
            </m:r>
          </m:sub>
        </m:sSub>
      </m:oMath>
      <w:r w:rsidR="00B60DD2">
        <w:rPr>
          <w:rFonts w:ascii="Garamond" w:eastAsia="AppleMyungjo" w:hAnsi="Garamond" w:cs="Times New Roman"/>
          <w:b/>
          <w:color w:val="000000" w:themeColor="text1"/>
        </w:rPr>
        <w:t xml:space="preserve"> for the FGRF-B</w:t>
      </w:r>
    </w:p>
    <w:p w:rsidR="004E203F" w:rsidRDefault="00400C94" w:rsidP="00400C94">
      <w:pPr>
        <w:spacing w:line="480" w:lineRule="auto"/>
        <w:ind w:firstLine="720"/>
        <w:rPr>
          <w:rFonts w:ascii="Garamond" w:eastAsia="AppleMyungjo" w:hAnsi="Garamond" w:cs="Times New Roman"/>
          <w:color w:val="000000" w:themeColor="text1"/>
        </w:rPr>
      </w:pPr>
      <w:r>
        <w:rPr>
          <w:rFonts w:ascii="Garamond" w:eastAsia="AppleMyungjo" w:hAnsi="Garamond" w:cs="Times New Roman"/>
          <w:color w:val="000000" w:themeColor="text1"/>
        </w:rPr>
        <w:t xml:space="preserve">In this section, we derive statistical inference for the FGRF-W and the FGRF-B modeled by </w:t>
      </w:r>
      <w:r w:rsidRPr="00400C94">
        <w:rPr>
          <w:rFonts w:ascii="Garamond" w:eastAsia="AppleMyungjo" w:hAnsi="Garamond" w:cs="Times New Roman"/>
          <w:i/>
          <w:color w:val="000000" w:themeColor="text1"/>
        </w:rPr>
        <w:t>Eq.</w:t>
      </w:r>
      <w:r>
        <w:rPr>
          <w:rFonts w:ascii="Garamond" w:eastAsia="AppleMyungjo" w:hAnsi="Garamond" w:cs="Times New Roman"/>
          <w:color w:val="000000" w:themeColor="text1"/>
        </w:rPr>
        <w:t xml:space="preserve"> (8) of the main text. </w:t>
      </w:r>
      <w:r w:rsidR="00BE7491">
        <w:rPr>
          <w:rFonts w:ascii="Garamond" w:eastAsia="AppleMyungjo" w:hAnsi="Garamond" w:cs="Times New Roman"/>
          <w:color w:val="000000" w:themeColor="text1"/>
        </w:rPr>
        <w:t xml:space="preserve">Similar to the above section, </w:t>
      </w:r>
      <w:r w:rsidR="00AA67E9">
        <w:rPr>
          <w:rFonts w:ascii="Garamond" w:eastAsia="AppleMyungjo" w:hAnsi="Garamond" w:cs="Times New Roman"/>
          <w:color w:val="000000" w:themeColor="text1"/>
        </w:rPr>
        <w:t>w</w:t>
      </w:r>
      <w:r w:rsidR="004E203F">
        <w:rPr>
          <w:rFonts w:ascii="Garamond" w:eastAsia="AppleMyungjo" w:hAnsi="Garamond" w:cs="Times New Roman"/>
          <w:color w:val="000000" w:themeColor="text1"/>
        </w:rPr>
        <w:t>e define score function</w:t>
      </w:r>
      <w:r w:rsidR="002311E7">
        <w:rPr>
          <w:rFonts w:ascii="Garamond" w:eastAsia="AppleMyungjo" w:hAnsi="Garamond" w:cs="Times New Roman"/>
          <w:color w:val="000000" w:themeColor="text1"/>
        </w:rPr>
        <w:t>s</w:t>
      </w:r>
      <w:r w:rsidR="004E203F">
        <w:rPr>
          <w:rFonts w:ascii="Garamond" w:eastAsia="AppleMyungjo" w:hAnsi="Garamond" w:cs="Times New Roman"/>
          <w:color w:val="000000" w:themeColor="text1"/>
        </w:rPr>
        <w:t xml:space="preserve"> for within-family </w:t>
      </w:r>
      <w:r w:rsidR="002311E7">
        <w:rPr>
          <w:rFonts w:ascii="Garamond" w:eastAsia="AppleMyungjo" w:hAnsi="Garamond" w:cs="Times New Roman"/>
          <w:color w:val="000000" w:themeColor="text1"/>
        </w:rPr>
        <w:t xml:space="preserve">and between-family </w:t>
      </w:r>
      <w:r w:rsidR="004E203F">
        <w:rPr>
          <w:rFonts w:ascii="Garamond" w:eastAsia="AppleMyungjo" w:hAnsi="Garamond" w:cs="Times New Roman"/>
          <w:color w:val="000000" w:themeColor="text1"/>
        </w:rPr>
        <w:t>summary statistic</w:t>
      </w:r>
      <w:r w:rsidR="002311E7">
        <w:rPr>
          <w:rFonts w:ascii="Garamond" w:eastAsia="AppleMyungjo" w:hAnsi="Garamond" w:cs="Times New Roman"/>
          <w:color w:val="000000" w:themeColor="text1"/>
        </w:rPr>
        <w:t>s</w:t>
      </w:r>
      <w:r w:rsidR="004E203F">
        <w:rPr>
          <w:rFonts w:ascii="Garamond" w:eastAsia="AppleMyungjo" w:hAnsi="Garamond" w:cs="Times New Roman"/>
          <w:color w:val="000000" w:themeColor="text1"/>
        </w:rPr>
        <w:t>:</w:t>
      </w:r>
    </w:p>
    <w:p w:rsidR="00BE6BED" w:rsidRPr="00BE6BED" w:rsidRDefault="005843B2" w:rsidP="00BE6BED">
      <w:pPr>
        <w:spacing w:line="480" w:lineRule="auto"/>
        <w:jc w:val="both"/>
        <w:rPr>
          <w:rFonts w:ascii="Garamond" w:eastAsia="AppleMyungjo" w:hAnsi="Garamond" w:cs="Times New Roman"/>
          <w:color w:val="000000" w:themeColor="text1"/>
          <w:sz w:val="22"/>
          <w:szCs w:val="22"/>
        </w:rPr>
      </w:pPr>
      <m:oMathPara>
        <m:oMathParaPr>
          <m:jc m:val="center"/>
        </m:oMathParaPr>
        <m:oMath>
          <m:d>
            <m:dPr>
              <m:begChr m:val="{"/>
              <m:endChr m:val="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  <w:sz w:val="22"/>
                      <w:szCs w:val="22"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w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θ</m:t>
                      </m:r>
                    </m:e>
                  </m:d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=</m:t>
                  </m:r>
                  <m:sSup>
                    <m:sSup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Y-μ</m:t>
                          </m:r>
                        </m:e>
                      </m:d>
                    </m:e>
                    <m:sup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W</m:t>
                      </m:r>
                    </m:sub>
                  </m:sSub>
                  <m:d>
                    <m:dPr>
                      <m:begChr m:val="{"/>
                      <m:endChr m:val="}"/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I-V</m:t>
                      </m:r>
                      <m:d>
                        <m:d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η</m:t>
                          </m:r>
                        </m:e>
                      </m:d>
                    </m:e>
                  </m:d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Y-μ</m:t>
                      </m:r>
                    </m:e>
                  </m:d>
                </m:e>
                <m:e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b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θ</m:t>
                      </m:r>
                    </m:e>
                  </m:d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=</m:t>
                  </m:r>
                  <m:acc>
                    <m:accPr>
                      <m:chr m:val="̃"/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acc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Z</m:t>
                      </m:r>
                    </m:e>
                  </m:acc>
                  <m:sSup>
                    <m:sSup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η</m:t>
                          </m:r>
                        </m:e>
                      </m:d>
                    </m:e>
                    <m:sup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T</m:t>
                      </m:r>
                    </m:sup>
                  </m:sSup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Y-μ</m:t>
                      </m:r>
                    </m:e>
                  </m:d>
                  <m:r>
                    <w:rPr>
                      <w:rFonts w:ascii="Cambria Math" w:eastAsia="AppleMyungjo" w:hAnsi="Cambria Math" w:cs="Times New Roman"/>
                      <w:color w:val="000000" w:themeColor="text1"/>
                      <w:sz w:val="22"/>
                      <w:szCs w:val="22"/>
                    </w:rPr>
                    <m:t xml:space="preserve">                                </m:t>
                  </m:r>
                </m:e>
              </m:eqArr>
            </m:e>
          </m:d>
          <m:r>
            <w:rPr>
              <w:rFonts w:ascii="Cambria Math" w:eastAsia="AppleMyungjo" w:hAnsi="Cambria Math" w:cs="Times New Roman"/>
              <w:color w:val="000000" w:themeColor="text1"/>
              <w:sz w:val="22"/>
              <w:szCs w:val="22"/>
            </w:rPr>
            <m:t xml:space="preserve">   </m:t>
          </m:r>
        </m:oMath>
      </m:oMathPara>
    </w:p>
    <w:p w:rsidR="007A675D" w:rsidRPr="00C75783" w:rsidRDefault="001D471F" w:rsidP="00C94F95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w:r w:rsidRPr="00C75783">
        <w:rPr>
          <w:rFonts w:ascii="Garamond" w:eastAsia="AppleMyungjo" w:hAnsi="Garamond" w:cs="Times New Roman"/>
          <w:color w:val="000000" w:themeColor="text1"/>
        </w:rPr>
        <w:t xml:space="preserve">Following the same Taylor expansion steps in </w:t>
      </w:r>
      <w:r w:rsidRPr="00C75783">
        <w:rPr>
          <w:rFonts w:ascii="Garamond" w:eastAsia="AppleMyungjo" w:hAnsi="Garamond" w:cs="Times New Roman"/>
          <w:i/>
          <w:color w:val="000000" w:themeColor="text1"/>
        </w:rPr>
        <w:t>Eq</w:t>
      </w:r>
      <w:r w:rsidRPr="00C75783">
        <w:rPr>
          <w:rFonts w:ascii="Garamond" w:eastAsia="AppleMyungjo" w:hAnsi="Garamond" w:cs="Times New Roman"/>
          <w:color w:val="000000" w:themeColor="text1"/>
        </w:rPr>
        <w:t xml:space="preserve">. (A4) and </w:t>
      </w:r>
      <w:r w:rsidRPr="00C75783">
        <w:rPr>
          <w:rFonts w:ascii="Garamond" w:eastAsia="AppleMyungjo" w:hAnsi="Garamond" w:cs="Times New Roman"/>
          <w:i/>
          <w:color w:val="000000" w:themeColor="text1"/>
        </w:rPr>
        <w:t>Eq</w:t>
      </w:r>
      <w:r w:rsidRPr="00C75783">
        <w:rPr>
          <w:rFonts w:ascii="Garamond" w:eastAsia="AppleMyungjo" w:hAnsi="Garamond" w:cs="Times New Roman"/>
          <w:color w:val="000000" w:themeColor="text1"/>
        </w:rPr>
        <w:t>. (A5)</w:t>
      </w:r>
      <w:r w:rsidR="007D6B2F" w:rsidRPr="00C75783">
        <w:rPr>
          <w:rFonts w:ascii="Garamond" w:eastAsia="AppleMyungjo" w:hAnsi="Garamond" w:cs="Times New Roman"/>
          <w:color w:val="000000" w:themeColor="text1"/>
        </w:rPr>
        <w:t>, we have</w:t>
      </w:r>
    </w:p>
    <w:p w:rsidR="00C81F82" w:rsidRPr="007714AB" w:rsidRDefault="005843B2" w:rsidP="00C81F82">
      <w:pPr>
        <w:spacing w:line="480" w:lineRule="auto"/>
        <w:jc w:val="both"/>
        <w:rPr>
          <w:rFonts w:ascii="Garamond" w:eastAsia="AppleMyungjo" w:hAnsi="Garamond" w:cs="Times New Roman"/>
          <w:color w:val="000000" w:themeColor="text1"/>
        </w:rPr>
      </w:pPr>
      <m:oMathPara>
        <m:oMathParaPr>
          <m:jc m:val="center"/>
        </m:oMathParaPr>
        <m:oMath>
          <m:d>
            <m:dPr>
              <m:begChr m:val="{"/>
              <m:endChr m:val="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eqArr>
                <m:eqArr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eqArr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 xml:space="preserve"> </m:t>
                  </m:r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 xml:space="preserve"> 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w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acc>
                        <m:acc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θ</m:t>
                          </m:r>
                        </m:e>
                      </m:acc>
                    </m:e>
                  </m:d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=</m:t>
                  </m:r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w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0</m:t>
                          </m:r>
                        </m:sub>
                      </m:sSub>
                    </m:e>
                  </m:d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-E</m:t>
                  </m:r>
                  <m:d>
                    <m:dPr>
                      <m:begChr m:val="{"/>
                      <m:endChr m:val="}"/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∂</m:t>
                          </m:r>
                          <m:sSub>
                            <m:sSub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w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AppleMyungjo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θ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0</m:t>
                                  </m:r>
                                </m:sub>
                              </m:sSub>
                            </m:e>
                          </m:d>
                        </m:num>
                        <m:den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∂θ</m:t>
                          </m:r>
                        </m:den>
                      </m:f>
                    </m:e>
                  </m:d>
                  <m:sSup>
                    <m:sSup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p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-1</m:t>
                      </m:r>
                    </m:sup>
                  </m:sSup>
                  <m:d>
                    <m:dPr>
                      <m:begChr m:val="{"/>
                      <m:endChr m:val="}"/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∂</m:t>
                          </m:r>
                          <m:sSub>
                            <m:sSub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θ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AppleMyungjo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θ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0</m:t>
                                  </m:r>
                                </m:sub>
                              </m:sSub>
                            </m:e>
                          </m:d>
                        </m:num>
                        <m:den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∂θ</m:t>
                          </m:r>
                        </m:den>
                      </m:f>
                    </m:e>
                  </m:d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θ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0</m:t>
                          </m:r>
                        </m:sub>
                      </m:sSub>
                    </m:e>
                  </m:d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o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p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rad>
                        <m:radPr>
                          <m:degHide m:val="1"/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m</m:t>
                          </m:r>
                        </m:e>
                      </m:rad>
                    </m:e>
                  </m:d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 xml:space="preserve">                </m:t>
                  </m:r>
                </m:e>
                <m:e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b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acc>
                        <m:acc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θ</m:t>
                          </m:r>
                        </m:e>
                      </m:acc>
                    </m:e>
                  </m:d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=</m:t>
                  </m:r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b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0</m:t>
                          </m:r>
                        </m:sub>
                      </m:sSub>
                    </m:e>
                  </m:d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-E</m:t>
                  </m:r>
                  <m:d>
                    <m:dPr>
                      <m:begChr m:val="{"/>
                      <m:endChr m:val="}"/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∂</m:t>
                          </m:r>
                          <m:sSub>
                            <m:sSub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b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AppleMyungjo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θ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0</m:t>
                                  </m:r>
                                </m:sub>
                              </m:sSub>
                            </m:e>
                          </m:d>
                        </m:num>
                        <m:den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∂θ</m:t>
                          </m:r>
                        </m:den>
                      </m:f>
                    </m:e>
                  </m:d>
                  <m:sSup>
                    <m:sSup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p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-1</m:t>
                      </m:r>
                    </m:sup>
                  </m:sSup>
                  <m:d>
                    <m:dPr>
                      <m:begChr m:val="{"/>
                      <m:endChr m:val="}"/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∂</m:t>
                          </m:r>
                          <m:sSub>
                            <m:sSub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θ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AppleMyungjo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θ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0</m:t>
                                  </m:r>
                                </m:sub>
                              </m:sSub>
                            </m:e>
                          </m:d>
                        </m:num>
                        <m:den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∂θ</m:t>
                          </m:r>
                        </m:den>
                      </m:f>
                    </m:e>
                  </m:d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θ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0</m:t>
                          </m:r>
                        </m:sub>
                      </m:sSub>
                    </m:e>
                  </m:d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o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p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rad>
                        <m:radPr>
                          <m:degHide m:val="1"/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m</m:t>
                          </m:r>
                        </m:e>
                      </m:rad>
                    </m:e>
                  </m:d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 xml:space="preserve">              </m:t>
                  </m:r>
                </m:e>
              </m:eqArr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 xml:space="preserve">   </m:t>
          </m:r>
        </m:oMath>
      </m:oMathPara>
    </w:p>
    <w:p w:rsidR="00C75783" w:rsidRPr="007714AB" w:rsidRDefault="00C75783" w:rsidP="00C75783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w:r w:rsidRPr="007714AB">
        <w:rPr>
          <w:rFonts w:ascii="Garamond" w:eastAsia="AppleMyungjo" w:hAnsi="Garamond" w:cs="Times New Roman"/>
          <w:color w:val="000000" w:themeColor="text1"/>
        </w:rPr>
        <w:t>We further denote</w:t>
      </w:r>
      <m:oMath>
        <m:r>
          <m:rPr>
            <m:sty m:val="p"/>
          </m:rPr>
          <w:rPr>
            <w:rFonts w:ascii="Cambria Math" w:eastAsia="AppleMyungjo" w:hAnsi="Cambria Math" w:cs="Times New Roman"/>
            <w:color w:val="000000" w:themeColor="text1"/>
          </w:rPr>
          <w:br/>
        </m:r>
      </m:oMath>
      <m:oMathPara>
        <m:oMath>
          <m:r>
            <w:rPr>
              <w:rFonts w:ascii="Cambria Math" w:eastAsia="AppleMyungjo" w:hAnsi="Cambria Math" w:cs="Times New Roman"/>
              <w:color w:val="000000" w:themeColor="text1"/>
            </w:rPr>
            <m:t>E</m:t>
          </m:r>
          <m:d>
            <m:dPr>
              <m:begChr m:val="{"/>
              <m:endChr m:val="}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f>
                <m:f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fPr>
                <m:num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w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θ</m:t>
                      </m:r>
                    </m:e>
                  </m:d>
                </m:num>
                <m:den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∂θ</m:t>
                  </m:r>
                </m:den>
              </m:f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-E</m:t>
              </m:r>
              <m:d>
                <m:dPr>
                  <m:begChr m:val="{"/>
                  <m:endChr m:val="}"/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fPr>
                    <m:num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w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θ</m:t>
                          </m:r>
                        </m:e>
                      </m:d>
                    </m:num>
                    <m:den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∂η</m:t>
                      </m:r>
                    </m:den>
                  </m:f>
                </m:e>
              </m:d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, 0</m:t>
              </m:r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,</m:t>
          </m:r>
        </m:oMath>
      </m:oMathPara>
    </w:p>
    <w:p w:rsidR="00C75783" w:rsidRPr="007714AB" w:rsidRDefault="00C75783" w:rsidP="00C75783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m:oMathPara>
        <m:oMath>
          <m:r>
            <w:rPr>
              <w:rFonts w:ascii="Cambria Math" w:eastAsia="AppleMyungjo" w:hAnsi="Cambria Math" w:cs="Times New Roman"/>
              <w:color w:val="000000" w:themeColor="text1"/>
            </w:rPr>
            <m:t>E</m:t>
          </m:r>
          <m:d>
            <m:dPr>
              <m:begChr m:val="{"/>
              <m:endChr m:val="}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f>
                <m:f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fPr>
                <m:num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b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θ</m:t>
                      </m:r>
                    </m:e>
                  </m:d>
                </m:num>
                <m:den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∂θ</m:t>
                  </m:r>
                </m:den>
              </m:f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0, -E</m:t>
              </m:r>
              <m:d>
                <m:dPr>
                  <m:begChr m:val="{"/>
                  <m:endChr m:val="}"/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fPr>
                    <m:num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b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θ</m:t>
                          </m:r>
                        </m:e>
                      </m:d>
                    </m:num>
                    <m:den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∂β</m:t>
                      </m:r>
                    </m:den>
                  </m:f>
                </m:e>
              </m:d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,</m:t>
          </m:r>
        </m:oMath>
      </m:oMathPara>
    </w:p>
    <w:p w:rsidR="00C75783" w:rsidRPr="007714AB" w:rsidRDefault="005843B2" w:rsidP="00C75783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m:oMathPara>
        <m:oMath>
          <m:sSup>
            <m:sSup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p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E</m:t>
              </m:r>
            </m:e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-1</m:t>
              </m:r>
            </m:sup>
          </m:sSup>
          <m:d>
            <m:dPr>
              <m:begChr m:val="{"/>
              <m:endChr m:val="}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f>
                <m:f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fPr>
                <m:num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∂</m:t>
                  </m:r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θ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θ</m:t>
                      </m:r>
                    </m:e>
                  </m:d>
                </m:num>
                <m:den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∂θ</m:t>
                  </m:r>
                </m:den>
              </m:f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mPr>
                <m:mr>
                  <m:e>
                    <m:sSup>
                      <m:sSup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p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-1</m:t>
                        </m:r>
                      </m:sup>
                    </m:sSup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AppleMyungjo" w:hAnsi="Cambria Math" w:cs="Times New Roman"/>
                                <w:i/>
                                <w:color w:val="000000" w:themeColor="text1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</w:rPr>
                              <m:t>∂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AppleMyungjo" w:hAnsi="Cambria Math" w:cs="Times New Roman"/>
                                    <w:i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AppleMyungjo" w:hAnsi="Cambria Math" w:cs="Times New Roman"/>
                                    <w:color w:val="000000" w:themeColor="text1"/>
                                  </w:rPr>
                                  <m:t>U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AppleMyungjo" w:hAnsi="Cambria Math" w:cs="Times New Roman"/>
                                    <w:color w:val="000000" w:themeColor="text1"/>
                                  </w:rPr>
                                  <m:t>η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="AppleMyungjo" w:hAnsi="Cambria Math" w:cs="Times New Roman"/>
                                    <w:i/>
                                    <w:color w:val="000000" w:themeColor="text1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="AppleMyungjo" w:hAnsi="Cambria Math" w:cs="Times New Roman"/>
                                    <w:color w:val="000000" w:themeColor="text1"/>
                                  </w:rPr>
                                  <m:t>θ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</w:rPr>
                              <m:t>∂η</m:t>
                            </m:r>
                          </m:den>
                        </m:f>
                      </m:e>
                    </m:d>
                  </m:e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0</m:t>
                    </m:r>
                  </m:e>
                  <m:e>
                    <m:sSup>
                      <m:sSup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sSup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-1</m:t>
                        </m:r>
                      </m:sup>
                    </m:sSup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AppleMyungjo" w:hAnsi="Cambria Math" w:cs="Times New Roman"/>
                                <w:i/>
                                <w:color w:val="000000" w:themeColor="text1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</w:rPr>
                              <m:t>∂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AppleMyungjo" w:hAnsi="Cambria Math" w:cs="Times New Roman"/>
                                    <w:i/>
                                    <w:color w:val="000000" w:themeColor="text1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AppleMyungjo" w:hAnsi="Cambria Math" w:cs="Times New Roman"/>
                                    <w:color w:val="000000" w:themeColor="text1"/>
                                  </w:rPr>
                                  <m:t>U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AppleMyungjo" w:hAnsi="Cambria Math" w:cs="Times New Roman"/>
                                    <w:color w:val="000000" w:themeColor="text1"/>
                                  </w:rPr>
                                  <m:t>β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="AppleMyungjo" w:hAnsi="Cambria Math" w:cs="Times New Roman"/>
                                    <w:i/>
                                    <w:color w:val="000000" w:themeColor="text1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="AppleMyungjo" w:hAnsi="Cambria Math" w:cs="Times New Roman"/>
                                    <w:color w:val="000000" w:themeColor="text1"/>
                                  </w:rPr>
                                  <m:t>θ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</w:rPr>
                              <m:t>∂β</m:t>
                            </m:r>
                          </m:den>
                        </m:f>
                      </m:e>
                    </m:d>
                  </m:e>
                </m:mr>
              </m:m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.</m:t>
          </m:r>
        </m:oMath>
      </m:oMathPara>
    </w:p>
    <w:p w:rsidR="00C94F95" w:rsidRPr="007714AB" w:rsidRDefault="007714AB" w:rsidP="007714AB">
      <w:pPr>
        <w:spacing w:line="480" w:lineRule="auto"/>
        <w:jc w:val="both"/>
        <w:rPr>
          <w:rFonts w:ascii="Garamond" w:eastAsia="AppleMyungjo" w:hAnsi="Garamond" w:cs="Times New Roman"/>
          <w:color w:val="000000" w:themeColor="text1"/>
        </w:rPr>
      </w:pPr>
      <w:r w:rsidRPr="007714AB">
        <w:rPr>
          <w:rFonts w:ascii="Garamond" w:eastAsia="AppleMyungjo" w:hAnsi="Garamond" w:cs="Times New Roman"/>
          <w:color w:val="000000" w:themeColor="text1"/>
        </w:rPr>
        <w:t>It then follows:</w:t>
      </w:r>
    </w:p>
    <w:p w:rsidR="007714AB" w:rsidRPr="007714AB" w:rsidRDefault="005843B2" w:rsidP="007714AB">
      <w:pPr>
        <w:spacing w:line="480" w:lineRule="auto"/>
        <w:jc w:val="both"/>
        <w:rPr>
          <w:rFonts w:ascii="Garamond" w:eastAsia="AppleMyungjo" w:hAnsi="Garamond" w:cs="Times New Roman"/>
          <w:color w:val="000000" w:themeColor="text1"/>
        </w:rPr>
      </w:pPr>
      <m:oMathPara>
        <m:oMathParaPr>
          <m:jc m:val="center"/>
        </m:oMathParaPr>
        <m:oMath>
          <m:d>
            <m:dPr>
              <m:begChr m:val="{"/>
              <m:endChr m:val="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eqArr>
                <m:eqArr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eqArr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 xml:space="preserve"> </m:t>
                  </m:r>
                  <m:f>
                    <m:f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fPr>
                    <m:num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1</m:t>
                      </m:r>
                    </m:num>
                    <m:den>
                      <m:rad>
                        <m:radPr>
                          <m:degHide m:val="1"/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m</m:t>
                          </m:r>
                        </m:e>
                      </m:rad>
                    </m:den>
                  </m:f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w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acc>
                        <m:acc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θ</m:t>
                          </m:r>
                        </m:e>
                      </m:acc>
                    </m:e>
                  </m:d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=</m:t>
                  </m:r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, -E</m:t>
                      </m:r>
                      <m:d>
                        <m:dPr>
                          <m:begChr m:val="{"/>
                          <m:endChr m:val="}"/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∂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AppleMyungjo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w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eastAsia="AppleMyungjo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eastAsia="AppleMyungjo" w:hAnsi="Cambria Math" w:cs="Times New Roman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AppleMyungjo" w:hAnsi="Cambria Math" w:cs="Times New Roman"/>
                                          <w:color w:val="000000" w:themeColor="text1"/>
                                        </w:rPr>
                                        <m:t>θ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AppleMyungjo" w:hAnsi="Cambria Math" w:cs="Times New Roman"/>
                                          <w:color w:val="000000" w:themeColor="text1"/>
                                        </w:rPr>
                                        <m:t>0</m:t>
                                      </m:r>
                                    </m:sub>
                                  </m:sSub>
                                </m:e>
                              </m:d>
                            </m:num>
                            <m:den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∂η</m:t>
                              </m:r>
                            </m:den>
                          </m:f>
                        </m:e>
                      </m:d>
                      <m:sSup>
                        <m:sSup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-1</m:t>
                          </m:r>
                        </m:sup>
                      </m:sSup>
                      <m:d>
                        <m:dPr>
                          <m:begChr m:val="{"/>
                          <m:endChr m:val="}"/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∂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AppleMyungjo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η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eastAsia="AppleMyungjo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eastAsia="AppleMyungjo" w:hAnsi="Cambria Math" w:cs="Times New Roman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AppleMyungjo" w:hAnsi="Cambria Math" w:cs="Times New Roman"/>
                                          <w:color w:val="000000" w:themeColor="text1"/>
                                        </w:rPr>
                                        <m:t>θ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AppleMyungjo" w:hAnsi="Cambria Math" w:cs="Times New Roman"/>
                                          <w:color w:val="000000" w:themeColor="text1"/>
                                        </w:rPr>
                                        <m:t>0</m:t>
                                      </m:r>
                                    </m:sub>
                                  </m:sSub>
                                </m:e>
                              </m:d>
                            </m:num>
                            <m:den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∂η</m:t>
                              </m:r>
                            </m:den>
                          </m:f>
                        </m:e>
                      </m:d>
                    </m:e>
                  </m:d>
                  <m:f>
                    <m:f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fPr>
                    <m:num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1</m:t>
                      </m:r>
                    </m:num>
                    <m:den>
                      <m:rad>
                        <m:radPr>
                          <m:degHide m:val="1"/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m</m:t>
                          </m:r>
                        </m:e>
                      </m:rad>
                    </m:den>
                  </m:f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f>
                        <m:fPr>
                          <m:type m:val="noBar"/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w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AppleMyungjo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θ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0</m:t>
                                  </m:r>
                                </m:sub>
                              </m:sSub>
                            </m:e>
                          </m:d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η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AppleMyungjo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θ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0</m:t>
                                  </m:r>
                                </m:sub>
                              </m:sSub>
                            </m:e>
                          </m:d>
                        </m:den>
                      </m:f>
                    </m:e>
                  </m:d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o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p</m:t>
                      </m:r>
                    </m:sub>
                  </m:s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 xml:space="preserve">(1)                </m:t>
                  </m:r>
                </m:e>
                <m:e>
                  <m:f>
                    <m:f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fPr>
                    <m:num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1</m:t>
                      </m:r>
                    </m:num>
                    <m:den>
                      <m:rad>
                        <m:radPr>
                          <m:degHide m:val="1"/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m</m:t>
                          </m:r>
                        </m:e>
                      </m:rad>
                    </m:den>
                  </m:f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b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acc>
                        <m:acc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θ</m:t>
                          </m:r>
                        </m:e>
                      </m:acc>
                    </m:e>
                  </m:d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=</m:t>
                  </m:r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2K</m:t>
                          </m:r>
                        </m:sub>
                      </m:s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, -E</m:t>
                      </m:r>
                      <m:d>
                        <m:dPr>
                          <m:begChr m:val="{"/>
                          <m:endChr m:val="}"/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∂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AppleMyungjo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b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eastAsia="AppleMyungjo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eastAsia="AppleMyungjo" w:hAnsi="Cambria Math" w:cs="Times New Roman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AppleMyungjo" w:hAnsi="Cambria Math" w:cs="Times New Roman"/>
                                          <w:color w:val="000000" w:themeColor="text1"/>
                                        </w:rPr>
                                        <m:t>θ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AppleMyungjo" w:hAnsi="Cambria Math" w:cs="Times New Roman"/>
                                          <w:color w:val="000000" w:themeColor="text1"/>
                                        </w:rPr>
                                        <m:t>0</m:t>
                                      </m:r>
                                    </m:sub>
                                  </m:sSub>
                                </m:e>
                              </m:d>
                            </m:num>
                            <m:den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∂β</m:t>
                              </m:r>
                            </m:den>
                          </m:f>
                        </m:e>
                      </m:d>
                      <m:sSup>
                        <m:sSup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-1</m:t>
                          </m:r>
                        </m:sup>
                      </m:sSup>
                      <m:d>
                        <m:dPr>
                          <m:begChr m:val="{"/>
                          <m:endChr m:val="}"/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∂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AppleMyungjo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β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eastAsia="AppleMyungjo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eastAsia="AppleMyungjo" w:hAnsi="Cambria Math" w:cs="Times New Roman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AppleMyungjo" w:hAnsi="Cambria Math" w:cs="Times New Roman"/>
                                          <w:color w:val="000000" w:themeColor="text1"/>
                                        </w:rPr>
                                        <m:t>θ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AppleMyungjo" w:hAnsi="Cambria Math" w:cs="Times New Roman"/>
                                          <w:color w:val="000000" w:themeColor="text1"/>
                                        </w:rPr>
                                        <m:t>0</m:t>
                                      </m:r>
                                    </m:sub>
                                  </m:sSub>
                                </m:e>
                              </m:d>
                            </m:num>
                            <m:den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∂β</m:t>
                              </m:r>
                            </m:den>
                          </m:f>
                        </m:e>
                      </m:d>
                    </m:e>
                  </m:d>
                  <m:f>
                    <m:f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fPr>
                    <m:num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1</m:t>
                      </m:r>
                    </m:num>
                    <m:den>
                      <m:rad>
                        <m:radPr>
                          <m:degHide m:val="1"/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m</m:t>
                          </m:r>
                        </m:e>
                      </m:rad>
                    </m:den>
                  </m:f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f>
                        <m:fPr>
                          <m:type m:val="noBar"/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b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AppleMyungjo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θ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0</m:t>
                                  </m:r>
                                </m:sub>
                              </m:sSub>
                            </m:e>
                          </m:d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β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AppleMyungjo" w:hAnsi="Cambria Math" w:cs="Times New Roman"/>
                                      <w:i/>
                                      <w:color w:val="000000" w:themeColor="text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θ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AppleMyungjo" w:hAnsi="Cambria Math" w:cs="Times New Roman"/>
                                      <w:color w:val="000000" w:themeColor="text1"/>
                                    </w:rPr>
                                    <m:t>0</m:t>
                                  </m:r>
                                </m:sub>
                              </m:sSub>
                            </m:e>
                          </m:d>
                        </m:den>
                      </m:f>
                    </m:e>
                  </m:d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o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p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1</m:t>
                      </m:r>
                    </m:e>
                  </m:d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 xml:space="preserve">              </m:t>
                  </m:r>
                </m:e>
              </m:eqArr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 xml:space="preserve">   </m:t>
          </m:r>
        </m:oMath>
      </m:oMathPara>
    </w:p>
    <w:p w:rsidR="00060BE6" w:rsidRPr="000548E9" w:rsidRDefault="00EA2A21" w:rsidP="00060BE6">
      <w:pPr>
        <w:spacing w:line="480" w:lineRule="auto"/>
        <w:jc w:val="both"/>
        <w:rPr>
          <w:rFonts w:ascii="Garamond" w:eastAsia="AppleMyungjo" w:hAnsi="Garamond" w:cs="Times New Roman"/>
          <w:b/>
          <w:color w:val="000000" w:themeColor="text1"/>
        </w:rPr>
      </w:pPr>
      <w:r w:rsidRPr="000548E9">
        <w:rPr>
          <w:rFonts w:ascii="Garamond" w:eastAsia="AppleMyungjo" w:hAnsi="Garamond" w:cs="Times New Roman"/>
          <w:b/>
          <w:color w:val="000000" w:themeColor="text1"/>
        </w:rPr>
        <w:t>For the FGRF-W</w:t>
      </w:r>
    </w:p>
    <w:p w:rsidR="00410C73" w:rsidRPr="00410C73" w:rsidRDefault="005843B2" w:rsidP="00060BE6">
      <w:pPr>
        <w:spacing w:line="480" w:lineRule="auto"/>
        <w:jc w:val="both"/>
        <w:rPr>
          <w:rFonts w:ascii="Garamond" w:eastAsia="AppleMyungjo" w:hAnsi="Garamond" w:cs="Times New Roman"/>
          <w:color w:val="000000" w:themeColor="text1"/>
        </w:rPr>
      </w:pPr>
      <m:oMathPara>
        <m:oMath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Q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w</m:t>
              </m:r>
            </m:sub>
          </m:sSub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sSup>
            <m:sSup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pPr>
            <m:e>
              <m:d>
                <m:d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Y-</m:t>
                  </m:r>
                  <m:acc>
                    <m:acc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acc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μ</m:t>
                      </m:r>
                    </m:e>
                  </m:acc>
                </m:e>
              </m:d>
            </m:e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'</m:t>
              </m:r>
            </m:sup>
          </m:sSup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sSup>
            <m:sSup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pPr>
            <m:e>
              <m:d>
                <m:d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Y-</m:t>
                  </m:r>
                  <m:acc>
                    <m:acc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acc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μ</m:t>
                      </m:r>
                    </m:e>
                  </m:acc>
                </m:e>
              </m:d>
            </m:e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'</m:t>
              </m:r>
            </m:sup>
          </m:sSup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S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w</m:t>
              </m:r>
            </m:sub>
          </m:sSub>
          <m:d>
            <m:dPr>
              <m:begChr m:val="{"/>
              <m:endChr m:val="}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I-V</m:t>
              </m:r>
              <m:d>
                <m:d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acc>
                    <m:acc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acc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η</m:t>
                      </m:r>
                    </m:e>
                  </m:acc>
                </m:e>
              </m:d>
            </m:e>
          </m:d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Y-</m:t>
              </m:r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μ</m:t>
                  </m:r>
                </m:e>
              </m:acc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w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</m:acc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>.</m:t>
          </m:r>
        </m:oMath>
      </m:oMathPara>
    </w:p>
    <w:p w:rsidR="00410C73" w:rsidRDefault="00410C73" w:rsidP="00060BE6">
      <w:pPr>
        <w:spacing w:line="480" w:lineRule="auto"/>
        <w:jc w:val="both"/>
        <w:rPr>
          <w:rFonts w:ascii="Garamond" w:eastAsia="AppleMyungjo" w:hAnsi="Garamond" w:cs="Times New Roman"/>
          <w:color w:val="000000" w:themeColor="text1"/>
        </w:rPr>
      </w:pPr>
      <w:r>
        <w:rPr>
          <w:rFonts w:ascii="Garamond" w:eastAsia="AppleMyungjo" w:hAnsi="Garamond" w:cs="Times New Roman"/>
          <w:color w:val="000000" w:themeColor="text1"/>
        </w:rPr>
        <w:t xml:space="preserve">Therefore, </w:t>
      </w:r>
    </w:p>
    <w:p w:rsidR="00060BE6" w:rsidRPr="00410C73" w:rsidRDefault="005843B2" w:rsidP="00060BE6">
      <w:pPr>
        <w:spacing w:line="480" w:lineRule="auto"/>
        <w:rPr>
          <w:rFonts w:ascii="Times New Roman" w:eastAsia="AppleMyungjo" w:hAnsi="Times New Roman" w:cs="Times New Roman"/>
          <w:color w:val="000000" w:themeColor="text1"/>
        </w:rPr>
      </w:pPr>
      <m:oMathPara>
        <m:oMath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f>
                <m:f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fPr>
                <m:num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1</m:t>
                  </m:r>
                </m:num>
                <m:den>
                  <m:rad>
                    <m:radPr>
                      <m:degHide m:val="1"/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m</m:t>
                      </m:r>
                    </m:e>
                  </m:rad>
                </m:den>
              </m:f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Q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w</m:t>
              </m:r>
            </m:sub>
          </m:sSub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1</m:t>
              </m:r>
            </m:num>
            <m:den>
              <m:rad>
                <m:radPr>
                  <m:degHide m:val="1"/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radPr>
                <m:deg/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m</m:t>
                  </m:r>
                </m:e>
              </m:rad>
            </m:den>
          </m:f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w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</m:acc>
            </m:e>
          </m:d>
          <m:box>
            <m:boxPr>
              <m:opEmu m:val="1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box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~</m:t>
              </m:r>
            </m:e>
          </m:box>
          <m:r>
            <w:rPr>
              <w:rFonts w:ascii="Cambria Math" w:eastAsia="AppleMyungjo" w:hAnsi="Cambria Math" w:cs="Times New Roman"/>
              <w:color w:val="000000" w:themeColor="text1"/>
            </w:rPr>
            <m:t>N</m:t>
          </m:r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0,</m:t>
              </m:r>
              <m:sSubSup>
                <m:sSubSup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acc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σ</m:t>
                      </m:r>
                    </m:e>
                  </m:acc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w</m:t>
                  </m:r>
                </m:sub>
                <m:sup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2</m:t>
                  </m:r>
                </m:sup>
              </m:sSubSup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 xml:space="preserve">;     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σ</m:t>
                  </m:r>
                </m:e>
              </m:acc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w</m:t>
              </m:r>
            </m:sub>
          </m:sSub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A</m:t>
                  </m:r>
                </m:e>
              </m:acc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w</m:t>
              </m:r>
            </m:sub>
          </m:sSub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D</m:t>
                  </m:r>
                </m:e>
              </m:acc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w</m:t>
              </m:r>
            </m:sub>
          </m:sSub>
          <m:sSubSup>
            <m:sSubSup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Sup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A</m:t>
                  </m:r>
                </m:e>
              </m:acc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w</m:t>
              </m:r>
            </m:sub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T</m:t>
              </m:r>
            </m:sup>
          </m:sSubSup>
          <m:r>
            <w:rPr>
              <w:rFonts w:ascii="Cambria Math" w:eastAsia="AppleMyungjo" w:hAnsi="Cambria Math" w:cs="Times New Roman"/>
              <w:color w:val="000000" w:themeColor="text1"/>
            </w:rPr>
            <m:t>;</m:t>
          </m:r>
        </m:oMath>
      </m:oMathPara>
    </w:p>
    <w:p w:rsidR="00060BE6" w:rsidRDefault="00060BE6" w:rsidP="00060BE6">
      <w:pPr>
        <w:spacing w:line="480" w:lineRule="auto"/>
        <w:jc w:val="both"/>
        <w:rPr>
          <w:rFonts w:ascii="Times New Roman" w:eastAsia="AppleMyungjo" w:hAnsi="Times New Roman" w:cs="Times New Roman"/>
          <w:color w:val="000000" w:themeColor="text1"/>
          <w:sz w:val="22"/>
          <w:szCs w:val="22"/>
        </w:rPr>
      </w:pPr>
      <w:r>
        <w:rPr>
          <w:rFonts w:ascii="Times New Roman" w:eastAsia="AppleMyungjo" w:hAnsi="Times New Roman" w:cs="Times New Roman"/>
          <w:color w:val="000000" w:themeColor="text1"/>
          <w:sz w:val="22"/>
          <w:szCs w:val="22"/>
        </w:rPr>
        <w:t xml:space="preserve">where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  <w:sz w:val="22"/>
                <w:szCs w:val="22"/>
              </w:rPr>
            </m:ctrlPr>
          </m:sSubPr>
          <m:e>
            <m:acc>
              <m:acc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  <w:sz w:val="22"/>
                    <w:szCs w:val="22"/>
                  </w:rPr>
                </m:ctrlPr>
              </m:acc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  <w:sz w:val="22"/>
                    <w:szCs w:val="22"/>
                  </w:rPr>
                  <m:t>A</m:t>
                </m:r>
              </m:e>
            </m:acc>
          </m:e>
          <m:sub>
            <m:r>
              <w:rPr>
                <w:rFonts w:ascii="Cambria Math" w:eastAsia="AppleMyungjo" w:hAnsi="Cambria Math" w:cs="Times New Roman"/>
                <w:color w:val="000000" w:themeColor="text1"/>
                <w:sz w:val="22"/>
                <w:szCs w:val="22"/>
              </w:rPr>
              <m:t>w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  <w:sz w:val="22"/>
            <w:szCs w:val="22"/>
          </w:rPr>
          <m:t>=</m:t>
        </m:r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  <w:sz w:val="22"/>
                <w:szCs w:val="22"/>
              </w:rPr>
            </m:ctrlPr>
          </m:dPr>
          <m:e>
            <m:sSub>
              <m:sSub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  <w:sz w:val="22"/>
                    <w:szCs w:val="22"/>
                  </w:rPr>
                  <m:t>I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  <w:sz w:val="22"/>
                    <w:szCs w:val="22"/>
                  </w:rPr>
                  <m:t>1</m:t>
                </m:r>
              </m:sub>
            </m:sSub>
            <m:r>
              <w:rPr>
                <w:rFonts w:ascii="Cambria Math" w:eastAsia="AppleMyungjo" w:hAnsi="Cambria Math" w:cs="Times New Roman"/>
                <w:color w:val="000000" w:themeColor="text1"/>
                <w:sz w:val="22"/>
                <w:szCs w:val="22"/>
              </w:rPr>
              <m:t>,-</m:t>
            </m:r>
            <m:f>
              <m:f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  <w:sz w:val="22"/>
                    <w:szCs w:val="22"/>
                  </w:rPr>
                </m:ctrlPr>
              </m:fPr>
              <m:num>
                <m:r>
                  <w:rPr>
                    <w:rFonts w:ascii="Cambria Math" w:eastAsia="AppleMyungjo" w:hAnsi="Cambria Math" w:cs="Times New Roman"/>
                    <w:color w:val="000000" w:themeColor="text1"/>
                    <w:sz w:val="22"/>
                    <w:szCs w:val="22"/>
                  </w:rPr>
                  <m:t>∂</m:t>
                </m:r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  <w:sz w:val="22"/>
                        <w:szCs w:val="22"/>
                      </w:rPr>
                      <m:t>U</m:t>
                    </m:r>
                  </m:e>
                  <m: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  <w:sz w:val="22"/>
                        <w:szCs w:val="22"/>
                      </w:rPr>
                      <m:t>w</m:t>
                    </m:r>
                  </m:sub>
                </m:sSub>
                <m:d>
                  <m:d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  <w:sz w:val="22"/>
                        <w:szCs w:val="22"/>
                      </w:rPr>
                    </m:ctrlPr>
                  </m:dPr>
                  <m:e>
                    <m:acc>
                      <m:acc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  <w:sz w:val="22"/>
                            <w:szCs w:val="22"/>
                          </w:rPr>
                        </m:ctrlPr>
                      </m:acc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  <w:sz w:val="22"/>
                            <w:szCs w:val="22"/>
                          </w:rPr>
                          <m:t>θ</m:t>
                        </m:r>
                      </m:e>
                    </m:acc>
                  </m:e>
                </m:d>
              </m:num>
              <m:den>
                <m:r>
                  <w:rPr>
                    <w:rFonts w:ascii="Cambria Math" w:eastAsia="AppleMyungjo" w:hAnsi="Cambria Math" w:cs="Times New Roman"/>
                    <w:color w:val="000000" w:themeColor="text1"/>
                    <w:sz w:val="22"/>
                    <w:szCs w:val="22"/>
                  </w:rPr>
                  <m:t>∂η</m:t>
                </m:r>
              </m:den>
            </m:f>
            <m:sSup>
              <m:sSup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  <w:sz w:val="22"/>
                    <w:szCs w:val="22"/>
                  </w:rPr>
                </m:ctrlPr>
              </m:sSupPr>
              <m:e>
                <m:d>
                  <m:dPr>
                    <m:begChr m:val="{"/>
                    <m:endChr m:val="}"/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  <w:sz w:val="22"/>
                        <w:szCs w:val="22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  <w:sz w:val="22"/>
                            <w:szCs w:val="22"/>
                          </w:rPr>
                        </m:ctrlPr>
                      </m:fPr>
                      <m:num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  <w:sz w:val="22"/>
                            <w:szCs w:val="22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eastAsia="AppleMyungjo" w:hAnsi="Cambria Math" w:cs="Times New Roman"/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  <w:sz w:val="22"/>
                                <w:szCs w:val="22"/>
                              </w:rPr>
                              <m:t>η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eastAsia="AppleMyungjo" w:hAnsi="Cambria Math" w:cs="Times New Roman"/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</m:ctrlPr>
                          </m:dPr>
                          <m:e>
                            <m:acc>
                              <m:accPr>
                                <m:ctrlPr>
                                  <w:rPr>
                                    <w:rFonts w:ascii="Cambria Math" w:eastAsia="AppleMyungjo" w:hAnsi="Cambria Math" w:cs="Times New Roman"/>
                                    <w:i/>
                                    <w:color w:val="000000" w:themeColor="text1"/>
                                    <w:sz w:val="22"/>
                                    <w:szCs w:val="22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="AppleMyungjo" w:hAnsi="Cambria Math" w:cs="Times New Roman"/>
                                    <w:color w:val="000000" w:themeColor="text1"/>
                                    <w:sz w:val="22"/>
                                    <w:szCs w:val="22"/>
                                  </w:rPr>
                                  <m:t>θ</m:t>
                                </m:r>
                              </m:e>
                            </m:acc>
                          </m:e>
                        </m:d>
                      </m:num>
                      <m:den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  <w:sz w:val="22"/>
                            <w:szCs w:val="22"/>
                          </w:rPr>
                          <m:t>∂η</m:t>
                        </m:r>
                      </m:den>
                    </m:f>
                  </m:e>
                </m:d>
              </m:e>
              <m:sup>
                <m:r>
                  <w:rPr>
                    <w:rFonts w:ascii="Cambria Math" w:eastAsia="AppleMyungjo" w:hAnsi="Cambria Math" w:cs="Times New Roman"/>
                    <w:color w:val="000000" w:themeColor="text1"/>
                    <w:sz w:val="22"/>
                    <w:szCs w:val="22"/>
                  </w:rPr>
                  <m:t>-1</m:t>
                </m:r>
              </m:sup>
            </m:sSup>
          </m:e>
        </m:d>
      </m:oMath>
      <w:r>
        <w:rPr>
          <w:rFonts w:ascii="Times New Roman" w:eastAsia="AppleMyungjo" w:hAnsi="Times New Roman" w:cs="Times New Roman"/>
          <w:color w:val="000000" w:themeColor="text1"/>
          <w:sz w:val="22"/>
          <w:szCs w:val="22"/>
        </w:rPr>
        <w:t xml:space="preserve">,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  <w:sz w:val="22"/>
                <w:szCs w:val="22"/>
              </w:rPr>
            </m:ctrlPr>
          </m:sSubPr>
          <m:e>
            <m:acc>
              <m:acc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  <w:sz w:val="22"/>
                    <w:szCs w:val="22"/>
                  </w:rPr>
                </m:ctrlPr>
              </m:acc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  <w:sz w:val="22"/>
                    <w:szCs w:val="22"/>
                  </w:rPr>
                  <m:t>D</m:t>
                </m:r>
              </m:e>
            </m:acc>
          </m:e>
          <m:sub>
            <m:r>
              <w:rPr>
                <w:rFonts w:ascii="Cambria Math" w:eastAsia="AppleMyungjo" w:hAnsi="Cambria Math" w:cs="Times New Roman"/>
                <w:color w:val="000000" w:themeColor="text1"/>
                <w:sz w:val="22"/>
                <w:szCs w:val="22"/>
              </w:rPr>
              <m:t>w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  <w:sz w:val="22"/>
            <w:szCs w:val="22"/>
          </w:rPr>
          <m:t>=</m:t>
        </m:r>
        <m:f>
          <m:fPr>
            <m:ctrlPr>
              <w:rPr>
                <w:rFonts w:ascii="Cambria Math" w:eastAsia="AppleMyungjo" w:hAnsi="Cambria Math" w:cs="Times New Roman"/>
                <w:i/>
                <w:color w:val="000000" w:themeColor="text1"/>
                <w:sz w:val="22"/>
                <w:szCs w:val="22"/>
              </w:rPr>
            </m:ctrlPr>
          </m:fPr>
          <m:num>
            <m:r>
              <w:rPr>
                <w:rFonts w:ascii="Cambria Math" w:eastAsia="AppleMyungjo" w:hAnsi="Cambria Math" w:cs="Times New Roman"/>
                <w:color w:val="000000" w:themeColor="text1"/>
                <w:sz w:val="22"/>
                <w:szCs w:val="22"/>
              </w:rPr>
              <m:t>1</m:t>
            </m:r>
          </m:num>
          <m:den>
            <m:r>
              <w:rPr>
                <w:rFonts w:ascii="Cambria Math" w:eastAsia="AppleMyungjo" w:hAnsi="Cambria Math" w:cs="Times New Roman"/>
                <w:color w:val="000000" w:themeColor="text1"/>
                <w:sz w:val="22"/>
                <w:szCs w:val="22"/>
              </w:rPr>
              <m:t>m</m:t>
            </m:r>
          </m:den>
        </m:f>
        <m:nary>
          <m:naryPr>
            <m:chr m:val="∑"/>
            <m:limLoc m:val="undOvr"/>
            <m:ctrlPr>
              <w:rPr>
                <w:rFonts w:ascii="Cambria Math" w:eastAsia="AppleMyungjo" w:hAnsi="Cambria Math" w:cs="Times New Roman"/>
                <w:i/>
                <w:color w:val="000000" w:themeColor="text1"/>
                <w:sz w:val="22"/>
                <w:szCs w:val="22"/>
              </w:rPr>
            </m:ctrlPr>
          </m:naryPr>
          <m:sub>
            <m:r>
              <w:rPr>
                <w:rFonts w:ascii="Cambria Math" w:eastAsia="AppleMyungjo" w:hAnsi="Cambria Math" w:cs="Times New Roman"/>
                <w:color w:val="000000" w:themeColor="text1"/>
                <w:sz w:val="22"/>
                <w:szCs w:val="22"/>
              </w:rPr>
              <m:t>i=1</m:t>
            </m:r>
          </m:sub>
          <m:sup>
            <m:r>
              <w:rPr>
                <w:rFonts w:ascii="Cambria Math" w:eastAsia="AppleMyungjo" w:hAnsi="Cambria Math" w:cs="Times New Roman"/>
                <w:color w:val="000000" w:themeColor="text1"/>
                <w:sz w:val="22"/>
                <w:szCs w:val="22"/>
              </w:rPr>
              <m:t>m</m:t>
            </m:r>
          </m:sup>
          <m:e>
            <m:sSub>
              <m:sSub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  <w:sz w:val="22"/>
                    <w:szCs w:val="22"/>
                  </w:rPr>
                  <m:t>R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  <w:sz w:val="22"/>
                    <w:szCs w:val="22"/>
                  </w:rPr>
                  <m:t>w,i</m:t>
                </m:r>
              </m:sub>
            </m:sSub>
            <m:sSubSup>
              <m:sSubSup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  <w:sz w:val="22"/>
                    <w:szCs w:val="22"/>
                  </w:rPr>
                </m:ctrlPr>
              </m:sSubSup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  <w:sz w:val="22"/>
                    <w:szCs w:val="22"/>
                  </w:rPr>
                  <m:t>R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  <w:sz w:val="22"/>
                    <w:szCs w:val="22"/>
                  </w:rPr>
                  <m:t>w,i</m:t>
                </m:r>
              </m:sub>
              <m:sup>
                <m:r>
                  <w:rPr>
                    <w:rFonts w:ascii="Cambria Math" w:eastAsia="AppleMyungjo" w:hAnsi="Cambria Math" w:cs="Times New Roman"/>
                    <w:color w:val="000000" w:themeColor="text1"/>
                    <w:sz w:val="22"/>
                    <w:szCs w:val="22"/>
                  </w:rPr>
                  <m:t>T</m:t>
                </m:r>
              </m:sup>
            </m:sSubSup>
          </m:e>
        </m:nary>
      </m:oMath>
      <w:r>
        <w:rPr>
          <w:rFonts w:ascii="Times New Roman" w:eastAsia="AppleMyungjo" w:hAnsi="Times New Roman" w:cs="Times New Roman"/>
          <w:color w:val="000000" w:themeColor="text1"/>
          <w:sz w:val="22"/>
          <w:szCs w:val="22"/>
        </w:rPr>
        <w:t xml:space="preserve"> and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  <w:sz w:val="22"/>
                <w:szCs w:val="22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  <w:sz w:val="22"/>
                <w:szCs w:val="22"/>
              </w:rPr>
              <m:t>R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  <w:sz w:val="22"/>
                <w:szCs w:val="22"/>
              </w:rPr>
              <m:t>w,i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  <w:sz w:val="22"/>
            <w:szCs w:val="22"/>
          </w:rPr>
          <m:t>=</m:t>
        </m:r>
        <m:sSup>
          <m:sSupPr>
            <m:ctrlPr>
              <w:rPr>
                <w:rFonts w:ascii="Cambria Math" w:eastAsia="AppleMyungjo" w:hAnsi="Cambria Math" w:cs="Times New Roman"/>
                <w:i/>
                <w:color w:val="000000" w:themeColor="text1"/>
                <w:sz w:val="22"/>
                <w:szCs w:val="22"/>
              </w:rPr>
            </m:ctrlPr>
          </m:sSupPr>
          <m:e>
            <m:d>
              <m:dPr>
                <m:begChr m:val="{"/>
                <m:endChr m:val="}"/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  <w:sz w:val="22"/>
                    <w:szCs w:val="22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  <w:sz w:val="22"/>
                        <w:szCs w:val="22"/>
                      </w:rPr>
                      <m:t>U</m:t>
                    </m:r>
                  </m:e>
                  <m: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  <w:sz w:val="22"/>
                        <w:szCs w:val="22"/>
                      </w:rPr>
                      <m:t>w,i</m:t>
                    </m:r>
                  </m:sub>
                </m:sSub>
                <m:sSup>
                  <m:sSup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  <w:sz w:val="22"/>
                        <w:szCs w:val="22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  <w:sz w:val="22"/>
                            <w:szCs w:val="22"/>
                          </w:rPr>
                        </m:ctrlPr>
                      </m:dPr>
                      <m:e>
                        <m:acc>
                          <m:accPr>
                            <m:ctrlPr>
                              <w:rPr>
                                <w:rFonts w:ascii="Cambria Math" w:eastAsia="AppleMyungjo" w:hAnsi="Cambria Math" w:cs="Times New Roman"/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  <w:sz w:val="22"/>
                                <w:szCs w:val="22"/>
                              </w:rPr>
                              <m:t>θ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  <w:sz w:val="22"/>
                        <w:szCs w:val="22"/>
                      </w:rPr>
                      <m:t>T</m:t>
                    </m:r>
                  </m:sup>
                </m:sSup>
                <m:r>
                  <w:rPr>
                    <w:rFonts w:ascii="Cambria Math" w:eastAsia="AppleMyungjo" w:hAnsi="Cambria Math" w:cs="Times New Roman"/>
                    <w:color w:val="000000" w:themeColor="text1"/>
                    <w:sz w:val="22"/>
                    <w:szCs w:val="22"/>
                  </w:rPr>
                  <m:t>,</m:t>
                </m:r>
                <m:r>
                  <m:rPr>
                    <m:sty m:val="p"/>
                  </m:rPr>
                  <w:rPr>
                    <w:rFonts w:ascii="Cambria Math" w:eastAsia="AppleMyungjo" w:hAnsi="Cambria Math" w:cs="Times New Roman"/>
                    <w:color w:val="000000" w:themeColor="text1"/>
                    <w:sz w:val="22"/>
                    <w:szCs w:val="22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  <w:sz w:val="22"/>
                        <w:szCs w:val="22"/>
                      </w:rPr>
                      <m:t>U</m:t>
                    </m:r>
                  </m:e>
                  <m: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  <w:sz w:val="22"/>
                        <w:szCs w:val="22"/>
                      </w:rPr>
                      <m:t>η,i</m:t>
                    </m:r>
                  </m:sub>
                </m:sSub>
                <m:sSup>
                  <m:sSup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  <w:sz w:val="22"/>
                        <w:szCs w:val="22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  <w:sz w:val="22"/>
                            <w:szCs w:val="22"/>
                          </w:rPr>
                        </m:ctrlPr>
                      </m:dPr>
                      <m:e>
                        <m:acc>
                          <m:accPr>
                            <m:ctrlPr>
                              <w:rPr>
                                <w:rFonts w:ascii="Cambria Math" w:eastAsia="AppleMyungjo" w:hAnsi="Cambria Math" w:cs="Times New Roman"/>
                                <w:i/>
                                <w:color w:val="000000" w:themeColor="text1"/>
                                <w:sz w:val="22"/>
                                <w:szCs w:val="22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  <w:sz w:val="22"/>
                                <w:szCs w:val="22"/>
                              </w:rPr>
                              <m:t>θ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  <w:sz w:val="22"/>
                        <w:szCs w:val="22"/>
                      </w:rPr>
                      <m:t>T</m:t>
                    </m:r>
                  </m:sup>
                </m:sSup>
              </m:e>
            </m:d>
          </m:e>
          <m:sup>
            <m:r>
              <w:rPr>
                <w:rFonts w:ascii="Cambria Math" w:eastAsia="AppleMyungjo" w:hAnsi="Cambria Math" w:cs="Times New Roman"/>
                <w:color w:val="000000" w:themeColor="text1"/>
                <w:sz w:val="22"/>
                <w:szCs w:val="22"/>
              </w:rPr>
              <m:t>T</m:t>
            </m:r>
          </m:sup>
        </m:sSup>
      </m:oMath>
      <w:r>
        <w:rPr>
          <w:rFonts w:ascii="Times New Roman" w:eastAsia="AppleMyungjo" w:hAnsi="Times New Roman" w:cs="Times New Roman"/>
          <w:color w:val="000000" w:themeColor="text1"/>
          <w:sz w:val="22"/>
          <w:szCs w:val="22"/>
        </w:rPr>
        <w:t>.</w:t>
      </w:r>
    </w:p>
    <w:p w:rsidR="00060BE6" w:rsidRPr="000548E9" w:rsidRDefault="00060BE6" w:rsidP="00060BE6">
      <w:pPr>
        <w:spacing w:line="480" w:lineRule="auto"/>
        <w:jc w:val="both"/>
        <w:rPr>
          <w:rFonts w:ascii="Garamond" w:eastAsia="AppleMyungjo" w:hAnsi="Garamond" w:cs="Times New Roman"/>
          <w:b/>
          <w:color w:val="000000" w:themeColor="text1"/>
        </w:rPr>
      </w:pPr>
      <w:r w:rsidRPr="000548E9">
        <w:rPr>
          <w:rFonts w:ascii="Garamond" w:eastAsia="AppleMyungjo" w:hAnsi="Garamond" w:cs="Times New Roman"/>
          <w:b/>
          <w:color w:val="000000" w:themeColor="text1"/>
        </w:rPr>
        <w:t>For the FGRF-B,</w:t>
      </w:r>
    </w:p>
    <w:p w:rsidR="002804E9" w:rsidRPr="007F153C" w:rsidRDefault="000548E9" w:rsidP="002804E9">
      <w:pPr>
        <w:spacing w:line="480" w:lineRule="auto"/>
        <w:rPr>
          <w:rFonts w:ascii="Times New Roman" w:eastAsia="AppleMyungjo" w:hAnsi="Times New Roman" w:cs="Times New Roman"/>
          <w:color w:val="000000" w:themeColor="text1"/>
          <w:sz w:val="22"/>
          <w:szCs w:val="22"/>
        </w:rPr>
      </w:pPr>
      <w:r w:rsidRPr="002804E9">
        <w:rPr>
          <w:rFonts w:ascii="Garamond" w:eastAsia="AppleMyungjo" w:hAnsi="Garamond" w:cs="Times New Roman"/>
          <w:color w:val="000000" w:themeColor="text1"/>
        </w:rPr>
        <w:lastRenderedPageBreak/>
        <w:t>W</w:t>
      </w:r>
      <w:r w:rsidR="00663BAF" w:rsidRPr="002804E9">
        <w:rPr>
          <w:rFonts w:ascii="Garamond" w:eastAsia="AppleMyungjo" w:hAnsi="Garamond" w:cs="Times New Roman"/>
          <w:color w:val="000000" w:themeColor="text1"/>
        </w:rPr>
        <w:t xml:space="preserve">e denot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Z</m:t>
        </m:r>
      </m:oMath>
      <w:r w:rsidR="00663BAF" w:rsidRPr="002804E9">
        <w:rPr>
          <w:rFonts w:ascii="Garamond" w:eastAsia="AppleMyungjo" w:hAnsi="Garamond" w:cs="Times New Roman"/>
          <w:color w:val="000000" w:themeColor="text1"/>
        </w:rPr>
        <w:t xml:space="preserve"> as th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N×K</m:t>
        </m:r>
      </m:oMath>
      <w:r w:rsidR="00663BAF" w:rsidRPr="002804E9">
        <w:rPr>
          <w:rFonts w:ascii="Garamond" w:eastAsia="AppleMyungjo" w:hAnsi="Garamond" w:cs="Times New Roman"/>
          <w:color w:val="000000" w:themeColor="text1"/>
        </w:rPr>
        <w:t xml:space="preserve"> genotype matrix. Without loss of generality, we further assume the minor allele frequency of each variant is centered at 0 within each family (See </w:t>
      </w:r>
      <w:r w:rsidR="00663BAF" w:rsidRPr="002804E9">
        <w:rPr>
          <w:rFonts w:ascii="Garamond" w:eastAsia="AppleMyungjo" w:hAnsi="Garamond" w:cs="Times New Roman"/>
          <w:i/>
          <w:color w:val="000000" w:themeColor="text1"/>
        </w:rPr>
        <w:t>Eq.</w:t>
      </w:r>
      <w:r w:rsidR="00663BAF" w:rsidRPr="002804E9">
        <w:rPr>
          <w:rFonts w:ascii="Garamond" w:eastAsia="AppleMyungjo" w:hAnsi="Garamond" w:cs="Times New Roman"/>
          <w:color w:val="000000" w:themeColor="text1"/>
        </w:rPr>
        <w:t xml:space="preserve"> (7) of the main text).</w:t>
      </w:r>
      <w:r w:rsidR="002804E9" w:rsidRPr="002804E9">
        <w:rPr>
          <w:rFonts w:ascii="Garamond" w:eastAsia="AppleMyungjo" w:hAnsi="Garamond" w:cs="Times New Roman"/>
          <w:color w:val="000000" w:themeColor="text1"/>
        </w:rPr>
        <w:t xml:space="preserve"> The between-family similarity matrix</w:t>
      </w:r>
      <w:r w:rsidRPr="002804E9">
        <w:rPr>
          <w:rFonts w:ascii="Garamond" w:eastAsia="AppleMyungjo" w:hAnsi="Garamond" w:cs="Times New Roman"/>
          <w:color w:val="000000" w:themeColor="text1"/>
        </w:rPr>
        <w:t xml:space="preserve">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S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b</m:t>
            </m:r>
          </m:sub>
        </m:sSub>
      </m:oMath>
      <w:r w:rsidR="002804E9" w:rsidRPr="002804E9">
        <w:rPr>
          <w:rFonts w:ascii="Garamond" w:eastAsia="AppleMyungjo" w:hAnsi="Garamond" w:cs="Times New Roman"/>
          <w:color w:val="000000" w:themeColor="text1"/>
        </w:rPr>
        <w:t xml:space="preserve"> =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Z</m:t>
        </m:r>
        <m:sSup>
          <m:sSup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p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Z</m:t>
            </m:r>
          </m:e>
          <m:sup>
            <m:r>
              <w:rPr>
                <w:rFonts w:ascii="Cambria Math" w:eastAsia="AppleMyungjo" w:hAnsi="Cambria Math" w:cs="Times New Roman"/>
                <w:color w:val="000000" w:themeColor="text1"/>
              </w:rPr>
              <m:t>T</m:t>
            </m:r>
          </m:sup>
        </m:sSup>
        <m:r>
          <w:rPr>
            <w:rFonts w:ascii="Cambria Math" w:eastAsia="AppleMyungjo" w:hAnsi="Cambria Math" w:cs="Times New Roman"/>
            <w:color w:val="000000" w:themeColor="text1"/>
          </w:rPr>
          <m:t>+C</m:t>
        </m:r>
      </m:oMath>
      <w:r w:rsidR="002804E9" w:rsidRPr="002804E9">
        <w:rPr>
          <w:rFonts w:ascii="Garamond" w:eastAsia="AppleMyungjo" w:hAnsi="Garamond" w:cs="Times New Roman"/>
          <w:color w:val="000000" w:themeColor="text1"/>
        </w:rPr>
        <w:t xml:space="preserve">, where </w:t>
      </w:r>
      <m:oMath>
        <m:r>
          <w:rPr>
            <w:rFonts w:ascii="Cambria Math" w:eastAsia="AppleMyungjo" w:hAnsi="Cambria Math" w:cs="Times New Roman"/>
            <w:color w:val="000000" w:themeColor="text1"/>
          </w:rPr>
          <m:t>C=-diag</m:t>
        </m:r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Z</m:t>
            </m:r>
            <m:sSup>
              <m:sSup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p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Z</m:t>
                </m:r>
              </m:e>
              <m:sup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T</m:t>
                </m:r>
              </m:sup>
            </m:sSup>
          </m:e>
        </m:d>
      </m:oMath>
      <w:r w:rsidR="002804E9" w:rsidRPr="002804E9">
        <w:rPr>
          <w:rFonts w:ascii="Garamond" w:eastAsia="AppleMyungjo" w:hAnsi="Garamond" w:cs="Times New Roman"/>
          <w:color w:val="000000" w:themeColor="text1"/>
        </w:rPr>
        <w:t>.</w:t>
      </w:r>
      <w:r w:rsidR="002804E9">
        <w:rPr>
          <w:rFonts w:ascii="Garamond" w:eastAsia="AppleMyungjo" w:hAnsi="Garamond" w:cs="Times New Roman"/>
          <w:color w:val="000000" w:themeColor="text1"/>
        </w:rPr>
        <w:t xml:space="preserve"> It follows:</w:t>
      </w:r>
    </w:p>
    <w:p w:rsidR="00663BAF" w:rsidRPr="007070A5" w:rsidRDefault="005843B2" w:rsidP="002804E9">
      <w:pPr>
        <w:spacing w:line="480" w:lineRule="auto"/>
        <w:ind w:firstLine="720"/>
        <w:rPr>
          <w:rFonts w:ascii="Garamond" w:eastAsia="AppleMyungjo" w:hAnsi="Garamond" w:cs="Times New Roman"/>
          <w:color w:val="000000" w:themeColor="text1"/>
          <w:sz w:val="22"/>
          <w:szCs w:val="22"/>
        </w:rPr>
      </w:pPr>
      <m:oMathPara>
        <m:oMath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1</m:t>
              </m:r>
            </m:num>
            <m:den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m</m:t>
              </m:r>
            </m:den>
          </m:f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Q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b</m:t>
              </m:r>
            </m:sub>
          </m:sSub>
          <m:r>
            <w:rPr>
              <w:rFonts w:ascii="Cambria Math" w:eastAsia="AppleMyungjo" w:hAnsi="Cambria Math" w:cs="Times New Roman"/>
              <w:color w:val="000000" w:themeColor="text1"/>
              <w:sz w:val="22"/>
              <w:szCs w:val="22"/>
            </w:rPr>
            <m:t>=</m:t>
          </m:r>
          <m:sSup>
            <m:sSup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sSupPr>
            <m:e>
              <m:d>
                <m:d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  <w:sz w:val="22"/>
                      <w:szCs w:val="22"/>
                    </w:rPr>
                    <m:t>Y-</m:t>
                  </m:r>
                  <m:acc>
                    <m:acc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  <w:sz w:val="22"/>
                          <w:szCs w:val="22"/>
                        </w:rPr>
                      </m:ctrlPr>
                    </m:acc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  <w:sz w:val="22"/>
                          <w:szCs w:val="22"/>
                        </w:rPr>
                        <m:t>μ</m:t>
                      </m:r>
                    </m:e>
                  </m:acc>
                </m:e>
              </m:d>
            </m:e>
            <m:sup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T</m:t>
              </m:r>
            </m:sup>
          </m:sSup>
          <m:r>
            <w:rPr>
              <w:rFonts w:ascii="Cambria Math" w:eastAsia="AppleMyungjo" w:hAnsi="Cambria Math" w:cs="Times New Roman"/>
              <w:color w:val="000000" w:themeColor="text1"/>
              <w:sz w:val="22"/>
              <w:szCs w:val="22"/>
            </w:rPr>
            <m:t>Z</m:t>
          </m:r>
          <m:sSup>
            <m:sSup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sSupPr>
            <m:e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Z</m:t>
              </m:r>
            </m:e>
            <m:sup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T</m:t>
              </m:r>
            </m:sup>
          </m:sSup>
          <m:d>
            <m:dPr>
              <m:begChr m:val="{"/>
              <m:endChr m:val="}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I-V</m:t>
              </m:r>
              <m:d>
                <m:d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  <w:sz w:val="22"/>
                      <w:szCs w:val="22"/>
                    </w:rPr>
                  </m:ctrlPr>
                </m:dPr>
                <m:e>
                  <m:acc>
                    <m:acc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  <w:sz w:val="22"/>
                          <w:szCs w:val="22"/>
                        </w:rPr>
                      </m:ctrlPr>
                    </m:acc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  <w:sz w:val="22"/>
                          <w:szCs w:val="22"/>
                        </w:rPr>
                        <m:t>η</m:t>
                      </m:r>
                    </m:e>
                  </m:acc>
                </m:e>
              </m:d>
            </m:e>
          </m:d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Y-</m:t>
              </m:r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  <w:sz w:val="22"/>
                      <w:szCs w:val="22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  <w:sz w:val="22"/>
                      <w:szCs w:val="22"/>
                    </w:rPr>
                    <m:t>μ</m:t>
                  </m:r>
                </m:e>
              </m:acc>
            </m:e>
          </m:d>
          <m:r>
            <w:rPr>
              <w:rFonts w:ascii="Cambria Math" w:eastAsia="AppleMyungjo" w:hAnsi="Cambria Math" w:cs="Times New Roman"/>
              <w:color w:val="000000" w:themeColor="text1"/>
              <w:sz w:val="22"/>
              <w:szCs w:val="22"/>
            </w:rPr>
            <m:t>+c+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o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p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1</m:t>
              </m:r>
            </m:e>
          </m:d>
          <m:r>
            <w:rPr>
              <w:rFonts w:ascii="Cambria Math" w:eastAsia="AppleMyungjo" w:hAnsi="Cambria Math" w:cs="Times New Roman"/>
              <w:color w:val="000000" w:themeColor="text1"/>
              <w:sz w:val="22"/>
              <w:szCs w:val="22"/>
            </w:rPr>
            <m:t>=</m:t>
          </m:r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1</m:t>
              </m:r>
            </m:num>
            <m:den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2m</m:t>
              </m:r>
            </m:den>
          </m:f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b</m:t>
              </m:r>
            </m:sub>
          </m:sSub>
          <m:sSup>
            <m:sSup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sSupPr>
            <m:e>
              <m:d>
                <m:d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  <w:sz w:val="22"/>
                      <w:szCs w:val="22"/>
                    </w:rPr>
                  </m:ctrlPr>
                </m:dPr>
                <m:e>
                  <m:acc>
                    <m:acc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  <w:sz w:val="22"/>
                          <w:szCs w:val="22"/>
                        </w:rPr>
                      </m:ctrlPr>
                    </m:acc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  <w:sz w:val="22"/>
                          <w:szCs w:val="22"/>
                        </w:rPr>
                        <m:t>θ</m:t>
                      </m:r>
                    </m:e>
                  </m:acc>
                </m:e>
              </m:d>
            </m:e>
            <m:sup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T</m:t>
              </m:r>
            </m:sup>
          </m:sSup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  <w:sz w:val="22"/>
                      <w:szCs w:val="22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  <w:sz w:val="22"/>
                            <w:szCs w:val="22"/>
                          </w:rPr>
                          <m:t>0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  <w:sz w:val="22"/>
                            <w:szCs w:val="22"/>
                          </w:rPr>
                          <m:t>K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  <w:sz w:val="22"/>
                            <w:szCs w:val="22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  <w:sz w:val="22"/>
                            <w:szCs w:val="22"/>
                          </w:rPr>
                          <m:t>K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  <w:sz w:val="22"/>
                            <w:szCs w:val="22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  <w:sz w:val="22"/>
                            <w:szCs w:val="22"/>
                          </w:rPr>
                          <m:t>K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  <w:sz w:val="22"/>
                            <w:szCs w:val="22"/>
                          </w:rPr>
                          <m:t>0</m:t>
                        </m:r>
                      </m:e>
                      <m:sub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  <w:sz w:val="22"/>
                            <w:szCs w:val="22"/>
                          </w:rPr>
                          <m:t>K</m:t>
                        </m:r>
                      </m:sub>
                    </m:sSub>
                  </m:e>
                </m:mr>
              </m:m>
            </m:e>
          </m:d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b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d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  <w:sz w:val="22"/>
                      <w:szCs w:val="22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  <w:sz w:val="22"/>
                      <w:szCs w:val="22"/>
                    </w:rPr>
                    <m:t>θ</m:t>
                  </m:r>
                </m:e>
              </m:acc>
            </m:e>
          </m:d>
          <m:r>
            <w:rPr>
              <w:rFonts w:ascii="Cambria Math" w:eastAsia="AppleMyungjo" w:hAnsi="Cambria Math" w:cs="Times New Roman"/>
              <w:color w:val="000000" w:themeColor="text1"/>
              <w:sz w:val="22"/>
              <w:szCs w:val="22"/>
            </w:rPr>
            <m:t>+c+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o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p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  <w:sz w:val="22"/>
                  <w:szCs w:val="22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  <w:sz w:val="22"/>
                  <w:szCs w:val="22"/>
                </w:rPr>
                <m:t>1</m:t>
              </m:r>
            </m:e>
          </m:d>
          <m:r>
            <w:rPr>
              <w:rFonts w:ascii="Cambria Math" w:eastAsia="AppleMyungjo" w:hAnsi="Cambria Math" w:cs="Times New Roman"/>
              <w:color w:val="000000" w:themeColor="text1"/>
              <w:sz w:val="22"/>
              <w:szCs w:val="22"/>
            </w:rPr>
            <m:t>,</m:t>
          </m:r>
        </m:oMath>
      </m:oMathPara>
    </w:p>
    <w:p w:rsidR="00713CA6" w:rsidRPr="00713CA6" w:rsidRDefault="00713CA6" w:rsidP="00713CA6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w:r w:rsidRPr="00713CA6">
        <w:rPr>
          <w:rFonts w:ascii="Garamond" w:eastAsia="AppleMyungjo" w:hAnsi="Garamond" w:cs="Times New Roman"/>
          <w:color w:val="000000" w:themeColor="text1"/>
        </w:rPr>
        <w:t>where c is a constant. By the result derived above,</w:t>
      </w:r>
    </w:p>
    <w:p w:rsidR="00713CA6" w:rsidRPr="00713CA6" w:rsidRDefault="005843B2" w:rsidP="00713CA6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m:oMathPara>
        <m:oMath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1</m:t>
              </m:r>
            </m:num>
            <m:den>
              <m:rad>
                <m:radPr>
                  <m:degHide m:val="1"/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radPr>
                <m:deg/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m</m:t>
                  </m:r>
                </m:e>
              </m:rad>
            </m:den>
          </m:f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U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b</m:t>
              </m:r>
            </m:sub>
          </m:sSub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θ</m:t>
                  </m:r>
                </m:e>
              </m:acc>
            </m:e>
          </m:d>
          <m:box>
            <m:boxPr>
              <m:opEmu m:val="1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box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~</m:t>
              </m:r>
            </m:e>
          </m:box>
          <m:r>
            <w:rPr>
              <w:rFonts w:ascii="Cambria Math" w:eastAsia="AppleMyungjo" w:hAnsi="Cambria Math" w:cs="Times New Roman"/>
              <w:color w:val="000000" w:themeColor="text1"/>
            </w:rPr>
            <m:t>N</m:t>
          </m:r>
          <m:d>
            <m:d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0,</m:t>
              </m:r>
              <m:sSub>
                <m:sSub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acc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Σ</m:t>
                      </m:r>
                    </m:e>
                  </m:acc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b</m:t>
                  </m:r>
                </m:sub>
              </m:sSub>
            </m:e>
          </m:d>
          <m:r>
            <w:rPr>
              <w:rFonts w:ascii="Cambria Math" w:eastAsia="AppleMyungjo" w:hAnsi="Cambria Math" w:cs="Times New Roman"/>
              <w:color w:val="000000" w:themeColor="text1"/>
            </w:rPr>
            <m:t xml:space="preserve">, 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Σ</m:t>
                  </m:r>
                </m:e>
              </m:acc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b</m:t>
              </m:r>
            </m:sub>
          </m:sSub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A</m:t>
                  </m:r>
                </m:e>
              </m:acc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b</m:t>
              </m:r>
            </m:sub>
          </m:sSub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D</m:t>
                  </m:r>
                </m:e>
              </m:acc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b</m:t>
              </m:r>
            </m:sub>
          </m:sSub>
          <m:sSubSup>
            <m:sSubSup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Sup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A</m:t>
                  </m:r>
                </m:e>
              </m:acc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b</m:t>
              </m:r>
            </m:sub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T</m:t>
              </m:r>
            </m:sup>
          </m:sSubSup>
          <m:r>
            <w:rPr>
              <w:rFonts w:ascii="Cambria Math" w:eastAsia="AppleMyungjo" w:hAnsi="Cambria Math" w:cs="Times New Roman"/>
              <w:color w:val="000000" w:themeColor="text1"/>
            </w:rPr>
            <m:t xml:space="preserve">, </m:t>
          </m:r>
        </m:oMath>
      </m:oMathPara>
    </w:p>
    <w:p w:rsidR="00713CA6" w:rsidRPr="00713CA6" w:rsidRDefault="00713CA6" w:rsidP="00713CA6">
      <w:pPr>
        <w:spacing w:line="480" w:lineRule="auto"/>
        <w:rPr>
          <w:rFonts w:ascii="Garamond" w:eastAsia="AppleMyungjo" w:hAnsi="Garamond" w:cs="Times New Roman"/>
          <w:b/>
          <w:color w:val="000000" w:themeColor="text1"/>
        </w:rPr>
      </w:pPr>
      <w:r w:rsidRPr="00713CA6">
        <w:rPr>
          <w:rFonts w:ascii="Garamond" w:eastAsia="AppleMyungjo" w:hAnsi="Garamond" w:cs="Times New Roman"/>
          <w:color w:val="000000" w:themeColor="text1"/>
        </w:rPr>
        <w:t xml:space="preserve">where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acc>
              <m:acc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A</m:t>
                </m:r>
              </m:e>
            </m:acc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b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=</m:t>
        </m:r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sSub>
              <m:sSub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I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2q</m:t>
                </m:r>
              </m:sub>
            </m:sSub>
            <m:r>
              <w:rPr>
                <w:rFonts w:ascii="Cambria Math" w:eastAsia="AppleMyungjo" w:hAnsi="Cambria Math" w:cs="Times New Roman"/>
                <w:color w:val="000000" w:themeColor="text1"/>
              </w:rPr>
              <m:t>,-</m:t>
            </m:r>
            <m:f>
              <m:f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fPr>
              <m:num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∂</m:t>
                </m:r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U</m:t>
                    </m:r>
                  </m:e>
                  <m: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b</m:t>
                    </m:r>
                  </m:sub>
                </m:sSub>
                <m:d>
                  <m:d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acc>
                      <m:acc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accPr>
                      <m:e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θ</m:t>
                        </m:r>
                      </m:e>
                    </m:acc>
                  </m:e>
                </m:d>
              </m:num>
              <m:den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∂β</m:t>
                </m:r>
              </m:den>
            </m:f>
            <m:sSup>
              <m:sSup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pPr>
              <m:e>
                <m:d>
                  <m:dPr>
                    <m:begChr m:val="{"/>
                    <m:endChr m:val="}"/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fPr>
                      <m:num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eastAsia="AppleMyungjo" w:hAnsi="Cambria Math" w:cs="Times New Roman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</w:rPr>
                              <m:t>β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eastAsia="AppleMyungjo" w:hAnsi="Cambria Math" w:cs="Times New Roman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acc>
                              <m:accPr>
                                <m:ctrlPr>
                                  <w:rPr>
                                    <w:rFonts w:ascii="Cambria Math" w:eastAsia="AppleMyungjo" w:hAnsi="Cambria Math" w:cs="Times New Roman"/>
                                    <w:i/>
                                    <w:color w:val="000000" w:themeColor="text1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="AppleMyungjo" w:hAnsi="Cambria Math" w:cs="Times New Roman"/>
                                    <w:color w:val="000000" w:themeColor="text1"/>
                                  </w:rPr>
                                  <m:t>θ</m:t>
                                </m:r>
                              </m:e>
                            </m:acc>
                          </m:e>
                        </m:d>
                      </m:num>
                      <m:den>
                        <m:r>
                          <w:rPr>
                            <w:rFonts w:ascii="Cambria Math" w:eastAsia="AppleMyungjo" w:hAnsi="Cambria Math" w:cs="Times New Roman"/>
                            <w:color w:val="000000" w:themeColor="text1"/>
                          </w:rPr>
                          <m:t>∂β</m:t>
                        </m:r>
                      </m:den>
                    </m:f>
                  </m:e>
                </m:d>
              </m:e>
              <m:sup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-1</m:t>
                </m:r>
              </m:sup>
            </m:sSup>
          </m:e>
        </m:d>
      </m:oMath>
      <w:r w:rsidRPr="00713CA6">
        <w:rPr>
          <w:rFonts w:ascii="Garamond" w:eastAsia="AppleMyungjo" w:hAnsi="Garamond" w:cs="Times New Roman"/>
          <w:color w:val="000000" w:themeColor="text1"/>
        </w:rPr>
        <w:t xml:space="preserve">,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acc>
              <m:acc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D</m:t>
                </m:r>
              </m:e>
            </m:acc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b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=</m:t>
        </m:r>
        <m:f>
          <m:f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fPr>
          <m:num>
            <m:r>
              <w:rPr>
                <w:rFonts w:ascii="Cambria Math" w:eastAsia="AppleMyungjo" w:hAnsi="Cambria Math" w:cs="Times New Roman"/>
                <w:color w:val="000000" w:themeColor="text1"/>
              </w:rPr>
              <m:t>1</m:t>
            </m:r>
          </m:num>
          <m:den>
            <m:r>
              <w:rPr>
                <w:rFonts w:ascii="Cambria Math" w:eastAsia="AppleMyungjo" w:hAnsi="Cambria Math" w:cs="Times New Roman"/>
                <w:color w:val="000000" w:themeColor="text1"/>
              </w:rPr>
              <m:t>m</m:t>
            </m:r>
          </m:den>
        </m:f>
        <m:nary>
          <m:naryPr>
            <m:chr m:val="∑"/>
            <m:limLoc m:val="undOvr"/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naryPr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=1</m:t>
            </m:r>
          </m:sub>
          <m:sup>
            <m:r>
              <w:rPr>
                <w:rFonts w:ascii="Cambria Math" w:eastAsia="AppleMyungjo" w:hAnsi="Cambria Math" w:cs="Times New Roman"/>
                <w:color w:val="000000" w:themeColor="text1"/>
              </w:rPr>
              <m:t>m</m:t>
            </m:r>
          </m:sup>
          <m:e>
            <m:sSub>
              <m:sSub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R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b,i</m:t>
                </m:r>
              </m:sub>
            </m:sSub>
            <m:sSubSup>
              <m:sSubSup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Sup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R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b,i</m:t>
                </m:r>
              </m:sub>
              <m:sup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T</m:t>
                </m:r>
              </m:sup>
            </m:sSubSup>
          </m:e>
        </m:nary>
      </m:oMath>
      <w:r w:rsidRPr="00713CA6">
        <w:rPr>
          <w:rFonts w:ascii="Garamond" w:eastAsia="AppleMyungjo" w:hAnsi="Garamond" w:cs="Times New Roman"/>
          <w:color w:val="000000" w:themeColor="text1"/>
        </w:rPr>
        <w:t xml:space="preserve"> and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R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b,i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=</m:t>
        </m:r>
        <m:sSup>
          <m:sSup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pPr>
          <m:e>
            <m:d>
              <m:dPr>
                <m:begChr m:val="{"/>
                <m:endChr m:val="}"/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U</m:t>
                    </m:r>
                  </m:e>
                  <m: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b,i</m:t>
                    </m:r>
                  </m:sub>
                </m:sSub>
                <m:sSup>
                  <m:sSup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dPr>
                      <m:e>
                        <m:acc>
                          <m:accPr>
                            <m:ctrlPr>
                              <w:rPr>
                                <w:rFonts w:ascii="Cambria Math" w:eastAsia="AppleMyungjo" w:hAnsi="Cambria Math" w:cs="Times New Roman"/>
                                <w:i/>
                                <w:color w:val="000000" w:themeColor="text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</w:rPr>
                              <m:t>θ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T</m:t>
                    </m:r>
                  </m:sup>
                </m:sSup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,</m:t>
                </m:r>
                <m:r>
                  <m:rPr>
                    <m:sty m:val="p"/>
                  </m:rPr>
                  <w:rPr>
                    <w:rFonts w:ascii="Cambria Math" w:eastAsia="AppleMyungjo" w:hAnsi="Cambria Math" w:cs="Times New Roman"/>
                    <w:color w:val="000000" w:themeColor="text1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U</m:t>
                    </m:r>
                  </m:e>
                  <m:sub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β,i</m:t>
                    </m:r>
                  </m:sub>
                </m:sSub>
                <m:sSup>
                  <m:sSupPr>
                    <m:ctrlPr>
                      <w:rPr>
                        <w:rFonts w:ascii="Cambria Math" w:eastAsia="AppleMyungjo" w:hAnsi="Cambria Math" w:cs="Times New Roman"/>
                        <w:i/>
                        <w:color w:val="000000" w:themeColor="text1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AppleMyungjo" w:hAnsi="Cambria Math" w:cs="Times New Roman"/>
                            <w:i/>
                            <w:color w:val="000000" w:themeColor="text1"/>
                          </w:rPr>
                        </m:ctrlPr>
                      </m:dPr>
                      <m:e>
                        <m:acc>
                          <m:accPr>
                            <m:ctrlPr>
                              <w:rPr>
                                <w:rFonts w:ascii="Cambria Math" w:eastAsia="AppleMyungjo" w:hAnsi="Cambria Math" w:cs="Times New Roman"/>
                                <w:i/>
                                <w:color w:val="000000" w:themeColor="text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AppleMyungjo" w:hAnsi="Cambria Math" w:cs="Times New Roman"/>
                                <w:color w:val="000000" w:themeColor="text1"/>
                              </w:rPr>
                              <m:t>θ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eastAsia="AppleMyungjo" w:hAnsi="Cambria Math" w:cs="Times New Roman"/>
                        <w:color w:val="000000" w:themeColor="text1"/>
                      </w:rPr>
                      <m:t>T</m:t>
                    </m:r>
                  </m:sup>
                </m:sSup>
              </m:e>
            </m:d>
          </m:e>
          <m:sup>
            <m:r>
              <w:rPr>
                <w:rFonts w:ascii="Cambria Math" w:eastAsia="AppleMyungjo" w:hAnsi="Cambria Math" w:cs="Times New Roman"/>
                <w:color w:val="000000" w:themeColor="text1"/>
              </w:rPr>
              <m:t>T</m:t>
            </m:r>
          </m:sup>
        </m:sSup>
      </m:oMath>
      <w:r w:rsidRPr="00713CA6">
        <w:rPr>
          <w:rFonts w:ascii="Garamond" w:eastAsia="AppleMyungjo" w:hAnsi="Garamond" w:cs="Times New Roman"/>
          <w:color w:val="000000" w:themeColor="text1"/>
        </w:rPr>
        <w:t xml:space="preserve">. The null distribution of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Q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b</m:t>
            </m:r>
          </m:sub>
        </m:sSub>
      </m:oMath>
      <w:r w:rsidRPr="00713CA6">
        <w:rPr>
          <w:rFonts w:ascii="Garamond" w:eastAsia="AppleMyungjo" w:hAnsi="Garamond" w:cs="Times New Roman"/>
          <w:color w:val="000000" w:themeColor="text1"/>
        </w:rPr>
        <w:t xml:space="preserve"> is given by the property of quadratic form. </w:t>
      </w:r>
    </w:p>
    <w:p w:rsidR="00713CA6" w:rsidRPr="00713CA6" w:rsidRDefault="005843B2" w:rsidP="00713CA6">
      <w:pPr>
        <w:spacing w:line="480" w:lineRule="auto"/>
        <w:rPr>
          <w:rFonts w:ascii="Garamond" w:eastAsia="AppleMyungjo" w:hAnsi="Garamond" w:cs="Times New Roman"/>
          <w:b/>
          <w:color w:val="000000" w:themeColor="text1"/>
        </w:rPr>
      </w:pPr>
      <m:oMathPara>
        <m:oMath>
          <m:sSub>
            <m:sSub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Q</m:t>
              </m:r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b</m:t>
              </m:r>
            </m:sub>
          </m:sSub>
          <m:r>
            <w:rPr>
              <w:rFonts w:ascii="Cambria Math" w:eastAsia="AppleMyungjo" w:hAnsi="Cambria Math" w:cs="Times New Roman"/>
              <w:color w:val="000000" w:themeColor="text1"/>
            </w:rPr>
            <m:t>~</m:t>
          </m:r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1</m:t>
              </m:r>
            </m:num>
            <m:den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2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naryPr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i=1</m:t>
              </m:r>
            </m:sub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2K</m:t>
              </m:r>
            </m:sup>
            <m:e>
              <m:sSub>
                <m:sSub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λ</m:t>
                  </m:r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i</m:t>
                  </m:r>
                </m:sub>
              </m:sSub>
              <m:sSubSup>
                <m:sSubSup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bSup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χ</m:t>
                  </m:r>
                </m:e>
                <m: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i</m:t>
                  </m:r>
                </m:sub>
                <m:sup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2</m:t>
                  </m:r>
                </m:sup>
              </m:sSubSup>
            </m:e>
          </m:nary>
          <m:r>
            <w:rPr>
              <w:rFonts w:ascii="Cambria Math" w:eastAsia="AppleMyungjo" w:hAnsi="Cambria Math" w:cs="Times New Roman"/>
              <w:color w:val="000000" w:themeColor="text1"/>
            </w:rPr>
            <m:t>+c,</m:t>
          </m:r>
        </m:oMath>
      </m:oMathPara>
    </w:p>
    <w:p w:rsidR="00713CA6" w:rsidRPr="00713CA6" w:rsidRDefault="00713CA6" w:rsidP="00713CA6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w:r w:rsidRPr="00713CA6">
        <w:rPr>
          <w:rFonts w:ascii="Garamond" w:eastAsia="AppleMyungjo" w:hAnsi="Garamond" w:cs="Times New Roman"/>
          <w:color w:val="000000" w:themeColor="text1"/>
        </w:rPr>
        <w:t xml:space="preserve">where the </w:t>
      </w:r>
      <m:oMath>
        <m:sSubSup>
          <m:sSubSup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Sup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χ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</m:t>
            </m:r>
          </m:sub>
          <m:sup>
            <m:r>
              <w:rPr>
                <w:rFonts w:ascii="Cambria Math" w:eastAsia="AppleMyungjo" w:hAnsi="Cambria Math" w:cs="Times New Roman"/>
                <w:color w:val="000000" w:themeColor="text1"/>
              </w:rPr>
              <m:t>2</m:t>
            </m:r>
          </m:sup>
        </m:sSubSup>
      </m:oMath>
      <w:r w:rsidRPr="00713CA6">
        <w:rPr>
          <w:rFonts w:ascii="Garamond" w:eastAsia="AppleMyungjo" w:hAnsi="Garamond" w:cs="Times New Roman"/>
          <w:color w:val="000000" w:themeColor="text1"/>
        </w:rPr>
        <w:t xml:space="preserve">s are i.i.d. Chi-square distributions with degree of freedom one;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λ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</m:t>
            </m:r>
          </m:sub>
        </m:sSub>
      </m:oMath>
      <w:r w:rsidRPr="00713CA6">
        <w:rPr>
          <w:rFonts w:ascii="Garamond" w:eastAsia="AppleMyungjo" w:hAnsi="Garamond" w:cs="Times New Roman"/>
          <w:color w:val="000000" w:themeColor="text1"/>
        </w:rPr>
        <w:t>s are the eigen-values of</w:t>
      </w:r>
      <w:r w:rsidR="007070A5">
        <w:rPr>
          <w:rFonts w:ascii="Garamond" w:eastAsia="AppleMyungjo" w:hAnsi="Garamond" w:cs="Times New Roman"/>
          <w:color w:val="000000" w:themeColor="text1"/>
        </w:rPr>
        <w:t xml:space="preserve">   </w:t>
      </w:r>
      <m:oMath>
        <m:d>
          <m:d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0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K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K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K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0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K</m:t>
                      </m:r>
                    </m:sub>
                  </m:sSub>
                </m:e>
              </m:mr>
            </m:m>
          </m:e>
        </m:d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acc>
              <m:acc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Σ</m:t>
                </m:r>
              </m:e>
            </m:acc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b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.</m:t>
        </m:r>
      </m:oMath>
      <w:r w:rsidR="007070A5">
        <w:rPr>
          <w:rFonts w:ascii="Garamond" w:eastAsia="AppleMyungjo" w:hAnsi="Garamond" w:cs="Times New Roman"/>
          <w:color w:val="000000" w:themeColor="text1"/>
        </w:rPr>
        <w:t xml:space="preserve"> </w:t>
      </w:r>
    </w:p>
    <w:p w:rsidR="00141E24" w:rsidRPr="009A5419" w:rsidRDefault="00141E24" w:rsidP="00141E24">
      <w:pPr>
        <w:spacing w:line="480" w:lineRule="auto"/>
        <w:rPr>
          <w:rFonts w:ascii="Garamond" w:eastAsia="AppleMyungjo" w:hAnsi="Garamond" w:cs="Times New Roman"/>
          <w:b/>
          <w:color w:val="000000" w:themeColor="text1"/>
        </w:rPr>
      </w:pPr>
      <w:r w:rsidRPr="009A5419">
        <w:rPr>
          <w:rFonts w:ascii="Garamond" w:eastAsia="AppleMyungjo" w:hAnsi="Garamond" w:cs="Times New Roman"/>
          <w:b/>
          <w:color w:val="000000" w:themeColor="text1"/>
        </w:rPr>
        <w:t>Small-sample Adjustment</w:t>
      </w:r>
      <w:r w:rsidR="00BA6E26">
        <w:rPr>
          <w:rFonts w:ascii="Garamond" w:eastAsia="AppleMyungjo" w:hAnsi="Garamond" w:cs="Times New Roman"/>
          <w:b/>
          <w:color w:val="000000" w:themeColor="text1"/>
        </w:rPr>
        <w:t xml:space="preserve"> </w:t>
      </w:r>
    </w:p>
    <w:p w:rsidR="00141E24" w:rsidRPr="009A5419" w:rsidRDefault="00141E24" w:rsidP="00BA6E26">
      <w:pPr>
        <w:spacing w:line="480" w:lineRule="auto"/>
        <w:ind w:firstLine="720"/>
        <w:rPr>
          <w:rFonts w:ascii="Garamond" w:eastAsia="AppleMyungjo" w:hAnsi="Garamond" w:cs="Times New Roman"/>
          <w:color w:val="000000" w:themeColor="text1"/>
        </w:rPr>
      </w:pPr>
      <w:r w:rsidRPr="009A5419">
        <w:rPr>
          <w:rFonts w:ascii="Garamond" w:eastAsia="AppleMyungjo" w:hAnsi="Garamond" w:cs="Times New Roman"/>
          <w:color w:val="000000" w:themeColor="text1"/>
        </w:rPr>
        <w:t xml:space="preserve">We </w:t>
      </w:r>
      <w:r w:rsidR="00BA6E26">
        <w:rPr>
          <w:rFonts w:ascii="Garamond" w:eastAsia="AppleMyungjo" w:hAnsi="Garamond" w:cs="Times New Roman"/>
          <w:color w:val="000000" w:themeColor="text1"/>
        </w:rPr>
        <w:t>also propose</w:t>
      </w:r>
      <w:r w:rsidRPr="009A5419">
        <w:rPr>
          <w:rFonts w:ascii="Garamond" w:eastAsia="AppleMyungjo" w:hAnsi="Garamond" w:cs="Times New Roman"/>
          <w:color w:val="000000" w:themeColor="text1"/>
        </w:rPr>
        <w:t xml:space="preserve"> an analytical small-sample adjustment for the empirical variance estimator, </w:t>
      </w:r>
    </w:p>
    <w:p w:rsidR="00141E24" w:rsidRPr="009A5419" w:rsidRDefault="005843B2" w:rsidP="00141E24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m:oMathPara>
        <m:oMath>
          <m:sSubSup>
            <m:sSubSup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Sup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D</m:t>
                  </m:r>
                </m:e>
              </m:acc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w</m:t>
              </m:r>
            </m:sub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*</m:t>
              </m:r>
            </m:sup>
          </m:sSubSup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1</m:t>
              </m:r>
            </m:num>
            <m:den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m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naryPr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i=1</m:t>
              </m:r>
            </m:sub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m</m:t>
              </m:r>
            </m:sup>
            <m:e>
              <m:d>
                <m:d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w,i</m:t>
                      </m:r>
                    </m:sub>
                  </m:s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acc>
                        <m:accPr>
                          <m:chr m:val="̅"/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R</m:t>
                          </m:r>
                        </m:e>
                      </m:acc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w</m:t>
                      </m:r>
                    </m:sub>
                  </m:sSub>
                </m:e>
              </m:d>
              <m:sSup>
                <m:sSup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w,i</m:t>
                          </m:r>
                        </m:sub>
                      </m:s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acc>
                            <m:accPr>
                              <m:chr m:val="̅"/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R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w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T</m:t>
                  </m:r>
                </m:sup>
              </m:sSup>
            </m:e>
          </m:nary>
          <m:r>
            <w:rPr>
              <w:rFonts w:ascii="Cambria Math" w:eastAsia="AppleMyungjo" w:hAnsi="Cambria Math" w:cs="Times New Roman"/>
              <w:color w:val="000000" w:themeColor="text1"/>
            </w:rPr>
            <m:t xml:space="preserve">, </m:t>
          </m:r>
          <m:sSubSup>
            <m:sSubSup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sSubSupPr>
            <m:e>
              <m:acc>
                <m:acc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accPr>
                <m:e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D</m:t>
                  </m:r>
                </m:e>
              </m:acc>
            </m:e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b</m:t>
              </m:r>
            </m:sub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*</m:t>
              </m:r>
            </m:sup>
          </m:sSubSup>
          <m:r>
            <w:rPr>
              <w:rFonts w:ascii="Cambria Math" w:eastAsia="AppleMyungjo" w:hAnsi="Cambria Math" w:cs="Times New Roman"/>
              <w:color w:val="000000" w:themeColor="text1"/>
            </w:rPr>
            <m:t>=</m:t>
          </m:r>
          <m:f>
            <m:fPr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fPr>
            <m:num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1</m:t>
              </m:r>
            </m:num>
            <m:den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m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eastAsia="AppleMyungjo" w:hAnsi="Cambria Math" w:cs="Times New Roman"/>
                  <w:i/>
                  <w:color w:val="000000" w:themeColor="text1"/>
                </w:rPr>
              </m:ctrlPr>
            </m:naryPr>
            <m:sub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i=1</m:t>
              </m:r>
            </m:sub>
            <m:sup>
              <m:r>
                <w:rPr>
                  <w:rFonts w:ascii="Cambria Math" w:eastAsia="AppleMyungjo" w:hAnsi="Cambria Math" w:cs="Times New Roman"/>
                  <w:color w:val="000000" w:themeColor="text1"/>
                </w:rPr>
                <m:t>m</m:t>
              </m:r>
            </m:sup>
            <m:e>
              <m:d>
                <m:d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b,i</m:t>
                      </m:r>
                    </m:sub>
                  </m:sSub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sSubPr>
                    <m:e>
                      <m:acc>
                        <m:accPr>
                          <m:chr m:val="̅"/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R</m:t>
                          </m:r>
                        </m:e>
                      </m:acc>
                    </m:e>
                    <m: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b</m:t>
                      </m:r>
                    </m:sub>
                  </m:sSub>
                </m:e>
              </m:d>
              <m:sSup>
                <m:sSupPr>
                  <m:ctrlPr>
                    <w:rPr>
                      <w:rFonts w:ascii="Cambria Math" w:eastAsia="AppleMyungjo" w:hAnsi="Cambria Math" w:cs="Times New Roman"/>
                      <w:i/>
                      <w:color w:val="000000" w:themeColor="text1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AppleMyungjo" w:hAnsi="Cambria Math" w:cs="Times New Roman"/>
                          <w:i/>
                          <w:color w:val="000000" w:themeColor="text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b,i</m:t>
                          </m:r>
                        </m:sub>
                      </m:sSub>
                      <m:r>
                        <w:rPr>
                          <w:rFonts w:ascii="Cambria Math" w:eastAsia="AppleMyungjo" w:hAnsi="Cambria Math" w:cs="Times New Roman"/>
                          <w:color w:val="000000" w:themeColor="text1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AppleMyungjo" w:hAnsi="Cambria Math" w:cs="Times New Roman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acc>
                            <m:accPr>
                              <m:chr m:val="̅"/>
                              <m:ctrlPr>
                                <w:rPr>
                                  <w:rFonts w:ascii="Cambria Math" w:eastAsia="AppleMyungjo" w:hAnsi="Cambria Math" w:cs="Times New Roman"/>
                                  <w:i/>
                                  <w:color w:val="000000" w:themeColor="text1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eastAsia="AppleMyungjo" w:hAnsi="Cambria Math" w:cs="Times New Roman"/>
                                  <w:color w:val="000000" w:themeColor="text1"/>
                                </w:rPr>
                                <m:t>R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eastAsia="AppleMyungjo" w:hAnsi="Cambria Math" w:cs="Times New Roman"/>
                              <w:color w:val="000000" w:themeColor="text1"/>
                            </w:rPr>
                            <m:t>b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eastAsia="AppleMyungjo" w:hAnsi="Cambria Math" w:cs="Times New Roman"/>
                      <w:color w:val="000000" w:themeColor="text1"/>
                    </w:rPr>
                    <m:t>T</m:t>
                  </m:r>
                </m:sup>
              </m:sSup>
            </m:e>
          </m:nary>
          <m:r>
            <w:rPr>
              <w:rFonts w:ascii="Cambria Math" w:eastAsia="AppleMyungjo" w:hAnsi="Cambria Math" w:cs="Times New Roman"/>
              <w:color w:val="000000" w:themeColor="text1"/>
            </w:rPr>
            <m:t>.</m:t>
          </m:r>
        </m:oMath>
      </m:oMathPara>
    </w:p>
    <w:p w:rsidR="00141E24" w:rsidRDefault="00141E24" w:rsidP="00141E24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  <w:r w:rsidRPr="009A5419">
        <w:rPr>
          <w:rFonts w:ascii="Garamond" w:eastAsia="AppleMyungjo" w:hAnsi="Garamond" w:cs="Times New Roman"/>
          <w:color w:val="000000" w:themeColor="text1"/>
        </w:rPr>
        <w:t>The adjustment was originally proposed by Guo, et al. (2005) for a different purpose.</w:t>
      </w:r>
      <w:r w:rsidR="007B3EAF">
        <w:rPr>
          <w:rFonts w:ascii="Garamond" w:eastAsia="AppleMyungjo" w:hAnsi="Garamond" w:cs="Times New Roman"/>
          <w:color w:val="000000" w:themeColor="text1"/>
        </w:rPr>
        <w:fldChar w:fldCharType="begin"/>
      </w:r>
      <w:r w:rsidR="007B3EAF">
        <w:rPr>
          <w:rFonts w:ascii="Garamond" w:eastAsia="AppleMyungjo" w:hAnsi="Garamond" w:cs="Times New Roman"/>
          <w:color w:val="000000" w:themeColor="text1"/>
        </w:rPr>
        <w:instrText xml:space="preserve"> ADDIN EN.CITE &lt;EndNote&gt;&lt;Cite&gt;&lt;Author&gt;Guo&lt;/Author&gt;&lt;Year&gt;2005&lt;/Year&gt;&lt;RecNum&gt;24&lt;/RecNum&gt;&lt;DisplayText&gt;&lt;style face="superscript"&gt;1&lt;/style&gt;&lt;/DisplayText&gt;&lt;record&gt;&lt;rec-number&gt;24&lt;/rec-number&gt;&lt;foreign-keys&gt;&lt;key app="EN" db-id="eddvw9fvm5s2pie2asc5vpsfrpwr0tr50dws" timestamp="1461007911"&gt;24&lt;/key&gt;&lt;/foreign-keys&gt;&lt;ref-type name="Journal Article"&gt;17&lt;/ref-type&gt;&lt;contributors&gt;&lt;authors&gt;&lt;author&gt;Guo, X.&lt;/author&gt;&lt;author&gt;Pan, W.&lt;/author&gt;&lt;author&gt;Connett, J. E.&lt;/author&gt;&lt;author&gt;Hannan, P. J.&lt;/author&gt;&lt;author&gt;French, S. A.&lt;/author&gt;&lt;/authors&gt;&lt;/contributors&gt;&lt;auth-address&gt;Division of Biostatistics, School of Public Health, University of Minnesota, Minneapolis, MN 55455, USA.&lt;/auth-address&gt;&lt;titles&gt;&lt;title&gt;Small-sample performance of the robust score test and its modifications in generalized estimating equations&lt;/title&gt;&lt;secondary-title&gt;Stat Med&lt;/secondary-title&gt;&lt;/titles&gt;&lt;periodical&gt;&lt;full-title&gt;Stat Med&lt;/full-title&gt;&lt;/periodical&gt;&lt;pages&gt;3479-95&lt;/pages&gt;&lt;volume&gt;24&lt;/volume&gt;&lt;number&gt;22&lt;/number&gt;&lt;keywords&gt;&lt;keyword&gt;Adolescent&lt;/keyword&gt;&lt;keyword&gt;Adolescent Nutritional Physiological Phenomena&lt;/keyword&gt;&lt;keyword&gt;Binomial Distribution&lt;/keyword&gt;&lt;keyword&gt;Biometry/*methods&lt;/keyword&gt;&lt;keyword&gt;Body Weight&lt;/keyword&gt;&lt;keyword&gt;Confidence Intervals&lt;/keyword&gt;&lt;keyword&gt;Female&lt;/keyword&gt;&lt;keyword&gt;Humans&lt;/keyword&gt;&lt;keyword&gt;Logistic Models&lt;/keyword&gt;&lt;keyword&gt;Male&lt;/keyword&gt;&lt;keyword&gt;Poisson Distribution&lt;/keyword&gt;&lt;keyword&gt;Randomized Controlled Trials as Topic/statistics &amp;amp; numerical data&lt;/keyword&gt;&lt;keyword&gt;Reproducibility of Results&lt;/keyword&gt;&lt;keyword&gt;Sample Size&lt;/keyword&gt;&lt;/keywords&gt;&lt;dates&gt;&lt;year&gt;2005&lt;/year&gt;&lt;pub-dates&gt;&lt;date&gt;Nov 30&lt;/date&gt;&lt;/pub-dates&gt;&lt;/dates&gt;&lt;isbn&gt;0277-6715 (Print)&amp;#xD;0277-6715 (Linking)&lt;/isbn&gt;&lt;accession-num&gt;15977302&lt;/accession-num&gt;&lt;urls&gt;&lt;related-urls&gt;&lt;url&gt;http://www.ncbi.nlm.nih.gov/pubmed/15977302&lt;/url&gt;&lt;/related-urls&gt;&lt;/urls&gt;&lt;electronic-resource-num&gt;10.1002/sim.2161&lt;/electronic-resource-num&gt;&lt;/record&gt;&lt;/Cite&gt;&lt;/EndNote&gt;</w:instrText>
      </w:r>
      <w:r w:rsidR="007B3EAF">
        <w:rPr>
          <w:rFonts w:ascii="Garamond" w:eastAsia="AppleMyungjo" w:hAnsi="Garamond" w:cs="Times New Roman"/>
          <w:color w:val="000000" w:themeColor="text1"/>
        </w:rPr>
        <w:fldChar w:fldCharType="separate"/>
      </w:r>
      <w:r w:rsidR="007B3EAF" w:rsidRPr="007B3EAF">
        <w:rPr>
          <w:rFonts w:ascii="Garamond" w:eastAsia="AppleMyungjo" w:hAnsi="Garamond" w:cs="Times New Roman"/>
          <w:noProof/>
          <w:color w:val="000000" w:themeColor="text1"/>
          <w:vertAlign w:val="superscript"/>
        </w:rPr>
        <w:t>1</w:t>
      </w:r>
      <w:r w:rsidR="007B3EAF">
        <w:rPr>
          <w:rFonts w:ascii="Garamond" w:eastAsia="AppleMyungjo" w:hAnsi="Garamond" w:cs="Times New Roman"/>
          <w:color w:val="000000" w:themeColor="text1"/>
        </w:rPr>
        <w:fldChar w:fldCharType="end"/>
      </w:r>
      <w:r w:rsidRPr="009A5419">
        <w:rPr>
          <w:rFonts w:ascii="Garamond" w:eastAsia="AppleMyungjo" w:hAnsi="Garamond" w:cs="Times New Roman"/>
          <w:color w:val="000000" w:themeColor="text1"/>
        </w:rPr>
        <w:t xml:space="preserve"> In our study, we observe that the score type tests are conservative in rare-variants analysis because the empirical variance estimators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acc>
              <m:acc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D</m:t>
                </m:r>
              </m:e>
            </m:acc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w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=</m:t>
        </m:r>
        <m:f>
          <m:f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fPr>
          <m:num>
            <m:r>
              <w:rPr>
                <w:rFonts w:ascii="Cambria Math" w:eastAsia="AppleMyungjo" w:hAnsi="Cambria Math" w:cs="Times New Roman"/>
                <w:color w:val="000000" w:themeColor="text1"/>
              </w:rPr>
              <m:t>1</m:t>
            </m:r>
          </m:num>
          <m:den>
            <m:r>
              <w:rPr>
                <w:rFonts w:ascii="Cambria Math" w:eastAsia="AppleMyungjo" w:hAnsi="Cambria Math" w:cs="Times New Roman"/>
                <w:color w:val="000000" w:themeColor="text1"/>
              </w:rPr>
              <m:t>m</m:t>
            </m:r>
          </m:den>
        </m:f>
        <m:nary>
          <m:naryPr>
            <m:chr m:val="∑"/>
            <m:limLoc m:val="undOvr"/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naryPr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=1</m:t>
            </m:r>
          </m:sub>
          <m:sup>
            <m:r>
              <w:rPr>
                <w:rFonts w:ascii="Cambria Math" w:eastAsia="AppleMyungjo" w:hAnsi="Cambria Math" w:cs="Times New Roman"/>
                <w:color w:val="000000" w:themeColor="text1"/>
              </w:rPr>
              <m:t>m</m:t>
            </m:r>
          </m:sup>
          <m:e>
            <m:sSub>
              <m:sSub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R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w,i</m:t>
                </m:r>
              </m:sub>
            </m:sSub>
            <m:sSubSup>
              <m:sSubSup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Sup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R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w,i</m:t>
                </m:r>
              </m:sub>
              <m:sup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T</m:t>
                </m:r>
              </m:sup>
            </m:sSubSup>
          </m:e>
        </m:nary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and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acc>
              <m:acc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D</m:t>
                </m:r>
              </m:e>
            </m:acc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b</m:t>
            </m:r>
          </m:sub>
        </m:sSub>
        <m:r>
          <w:rPr>
            <w:rFonts w:ascii="Cambria Math" w:eastAsia="AppleMyungjo" w:hAnsi="Cambria Math" w:cs="Times New Roman"/>
            <w:color w:val="000000" w:themeColor="text1"/>
          </w:rPr>
          <m:t>=</m:t>
        </m:r>
        <m:f>
          <m:f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fPr>
          <m:num>
            <m:r>
              <w:rPr>
                <w:rFonts w:ascii="Cambria Math" w:eastAsia="AppleMyungjo" w:hAnsi="Cambria Math" w:cs="Times New Roman"/>
                <w:color w:val="000000" w:themeColor="text1"/>
              </w:rPr>
              <m:t>1</m:t>
            </m:r>
          </m:num>
          <m:den>
            <m:r>
              <w:rPr>
                <w:rFonts w:ascii="Cambria Math" w:eastAsia="AppleMyungjo" w:hAnsi="Cambria Math" w:cs="Times New Roman"/>
                <w:color w:val="000000" w:themeColor="text1"/>
              </w:rPr>
              <m:t>m</m:t>
            </m:r>
          </m:den>
        </m:f>
        <m:nary>
          <m:naryPr>
            <m:chr m:val="∑"/>
            <m:limLoc m:val="undOvr"/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naryPr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i=1</m:t>
            </m:r>
          </m:sub>
          <m:sup>
            <m:r>
              <w:rPr>
                <w:rFonts w:ascii="Cambria Math" w:eastAsia="AppleMyungjo" w:hAnsi="Cambria Math" w:cs="Times New Roman"/>
                <w:color w:val="000000" w:themeColor="text1"/>
              </w:rPr>
              <m:t>m</m:t>
            </m:r>
          </m:sup>
          <m:e>
            <m:sSub>
              <m:sSub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R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b,i</m:t>
                </m:r>
              </m:sub>
            </m:sSub>
            <m:sSubSup>
              <m:sSubSup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sSubSup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R</m:t>
                </m:r>
              </m:e>
              <m:sub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b,i</m:t>
                </m:r>
              </m:sub>
              <m:sup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T</m:t>
                </m:r>
              </m:sup>
            </m:sSubSup>
          </m:e>
        </m:nary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rely on the i.i.d and mean 0 assumption of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R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w,i</m:t>
            </m:r>
          </m:sub>
        </m:sSub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s and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R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b,i</m:t>
            </m:r>
          </m:sub>
        </m:sSub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s. </w:t>
      </w:r>
      <w:r w:rsidR="00DF31BB">
        <w:rPr>
          <w:rFonts w:ascii="Garamond" w:eastAsia="AppleMyungjo" w:hAnsi="Garamond" w:cs="Times New Roman"/>
          <w:color w:val="000000" w:themeColor="text1"/>
        </w:rPr>
        <w:t>The variance estimates</w:t>
      </w:r>
      <w:r w:rsidRPr="009A5419">
        <w:rPr>
          <w:rFonts w:ascii="Garamond" w:eastAsia="AppleMyungjo" w:hAnsi="Garamond" w:cs="Times New Roman"/>
          <w:color w:val="000000" w:themeColor="text1"/>
        </w:rPr>
        <w:t xml:space="preserve"> can be un</w:t>
      </w:r>
      <w:r w:rsidR="00DF31BB">
        <w:rPr>
          <w:rFonts w:ascii="Garamond" w:eastAsia="AppleMyungjo" w:hAnsi="Garamond" w:cs="Times New Roman"/>
          <w:color w:val="000000" w:themeColor="text1"/>
        </w:rPr>
        <w:t xml:space="preserve">stable when </w:t>
      </w:r>
      <w:r w:rsidRPr="009A5419">
        <w:rPr>
          <w:rFonts w:ascii="Garamond" w:eastAsia="AppleMyungjo" w:hAnsi="Garamond" w:cs="Times New Roman"/>
          <w:color w:val="000000" w:themeColor="text1"/>
        </w:rPr>
        <w:t xml:space="preserve">rare variants only exist in a small number of </w:t>
      </w:r>
      <w:r w:rsidR="00D91C61">
        <w:rPr>
          <w:rFonts w:ascii="Garamond" w:eastAsia="AppleMyungjo" w:hAnsi="Garamond" w:cs="Times New Roman"/>
          <w:color w:val="000000" w:themeColor="text1"/>
        </w:rPr>
        <w:t>families</w:t>
      </w:r>
      <w:r w:rsidRPr="009A5419">
        <w:rPr>
          <w:rFonts w:ascii="Garamond" w:eastAsia="AppleMyungjo" w:hAnsi="Garamond" w:cs="Times New Roman"/>
          <w:color w:val="000000" w:themeColor="text1"/>
        </w:rPr>
        <w:t xml:space="preserve">, because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R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w,i</m:t>
            </m:r>
          </m:sub>
        </m:sSub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and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R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b,i</m:t>
            </m:r>
          </m:sub>
        </m:sSub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with or without the rare variants can be </w:t>
      </w:r>
      <w:r w:rsidR="00D91C61">
        <w:rPr>
          <w:rFonts w:ascii="Garamond" w:eastAsia="AppleMyungjo" w:hAnsi="Garamond" w:cs="Times New Roman"/>
          <w:color w:val="000000" w:themeColor="text1"/>
        </w:rPr>
        <w:t>highly</w:t>
      </w:r>
      <w:r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Pr="009A5419">
        <w:rPr>
          <w:rFonts w:ascii="Garamond" w:eastAsia="AppleMyungjo" w:hAnsi="Garamond" w:cs="Times New Roman"/>
          <w:color w:val="000000" w:themeColor="text1"/>
        </w:rPr>
        <w:lastRenderedPageBreak/>
        <w:t>distinct. When the sample mean</w:t>
      </w:r>
      <w:r w:rsidR="00D91C61">
        <w:rPr>
          <w:rFonts w:ascii="Garamond" w:eastAsia="AppleMyungjo" w:hAnsi="Garamond" w:cs="Times New Roman"/>
          <w:color w:val="000000" w:themeColor="text1"/>
        </w:rPr>
        <w:t>s</w:t>
      </w:r>
      <w:r w:rsidRPr="009A5419">
        <w:rPr>
          <w:rFonts w:ascii="Garamond" w:eastAsia="AppleMyungjo" w:hAnsi="Garamond" w:cs="Times New Roman"/>
          <w:color w:val="000000" w:themeColor="text1"/>
        </w:rPr>
        <w:t xml:space="preserve"> of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R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w,i</m:t>
            </m:r>
          </m:sub>
        </m:sSub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s and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eastAsia="AppleMyungjo" w:hAnsi="Cambria Math" w:cs="Times New Roman"/>
                <w:color w:val="000000" w:themeColor="text1"/>
              </w:rPr>
              <m:t>R</m:t>
            </m:r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b,i</m:t>
            </m:r>
          </m:sub>
        </m:sSub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s </w:t>
      </w:r>
      <w:r w:rsidR="00D91C61">
        <w:rPr>
          <w:rFonts w:ascii="Garamond" w:eastAsia="AppleMyungjo" w:hAnsi="Garamond" w:cs="Times New Roman"/>
          <w:color w:val="000000" w:themeColor="text1"/>
        </w:rPr>
        <w:t>deviate</w:t>
      </w:r>
      <w:r w:rsidRPr="009A5419">
        <w:rPr>
          <w:rFonts w:ascii="Garamond" w:eastAsia="AppleMyungjo" w:hAnsi="Garamond" w:cs="Times New Roman"/>
          <w:color w:val="000000" w:themeColor="text1"/>
        </w:rPr>
        <w:t xml:space="preserve"> from 0,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acc>
              <m:acc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D</m:t>
                </m:r>
              </m:e>
            </m:acc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w</m:t>
            </m:r>
          </m:sub>
        </m:sSub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and </w:t>
      </w:r>
      <m:oMath>
        <m:sSub>
          <m:sSub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Pr>
          <m:e>
            <m:acc>
              <m:acc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D</m:t>
                </m:r>
              </m:e>
            </m:acc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b</m:t>
            </m:r>
          </m:sub>
        </m:sSub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</w:t>
      </w:r>
      <w:r w:rsidR="00D91C61">
        <w:rPr>
          <w:rFonts w:ascii="Garamond" w:eastAsia="AppleMyungjo" w:hAnsi="Garamond" w:cs="Times New Roman"/>
          <w:color w:val="000000" w:themeColor="text1"/>
        </w:rPr>
        <w:t>can be</w:t>
      </w:r>
      <w:r w:rsidRPr="009A5419">
        <w:rPr>
          <w:rFonts w:ascii="Garamond" w:eastAsia="AppleMyungjo" w:hAnsi="Garamond" w:cs="Times New Roman"/>
          <w:color w:val="000000" w:themeColor="text1"/>
        </w:rPr>
        <w:t xml:space="preserve"> over-estimated. The use of sample variance estimator </w:t>
      </w:r>
      <m:oMath>
        <m:sSubSup>
          <m:sSubSup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SupPr>
          <m:e>
            <m:acc>
              <m:acc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D</m:t>
                </m:r>
              </m:e>
            </m:acc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w</m:t>
            </m:r>
          </m:sub>
          <m:sup>
            <m:r>
              <w:rPr>
                <w:rFonts w:ascii="Cambria Math" w:eastAsia="AppleMyungjo" w:hAnsi="Cambria Math" w:cs="Times New Roman"/>
                <w:color w:val="000000" w:themeColor="text1"/>
              </w:rPr>
              <m:t>*</m:t>
            </m:r>
          </m:sup>
        </m:sSubSup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and </w:t>
      </w:r>
      <m:oMath>
        <m:sSubSup>
          <m:sSubSupPr>
            <m:ctrlPr>
              <w:rPr>
                <w:rFonts w:ascii="Cambria Math" w:eastAsia="AppleMyungjo" w:hAnsi="Cambria Math" w:cs="Times New Roman"/>
                <w:i/>
                <w:color w:val="000000" w:themeColor="text1"/>
              </w:rPr>
            </m:ctrlPr>
          </m:sSubSupPr>
          <m:e>
            <m:acc>
              <m:accPr>
                <m:ctrlPr>
                  <w:rPr>
                    <w:rFonts w:ascii="Cambria Math" w:eastAsia="AppleMyungjo" w:hAnsi="Cambria Math" w:cs="Times New Roman"/>
                    <w:i/>
                    <w:color w:val="000000" w:themeColor="text1"/>
                  </w:rPr>
                </m:ctrlPr>
              </m:accPr>
              <m:e>
                <m:r>
                  <w:rPr>
                    <w:rFonts w:ascii="Cambria Math" w:eastAsia="AppleMyungjo" w:hAnsi="Cambria Math" w:cs="Times New Roman"/>
                    <w:color w:val="000000" w:themeColor="text1"/>
                  </w:rPr>
                  <m:t>D</m:t>
                </m:r>
              </m:e>
            </m:acc>
          </m:e>
          <m:sub>
            <m:r>
              <w:rPr>
                <w:rFonts w:ascii="Cambria Math" w:eastAsia="AppleMyungjo" w:hAnsi="Cambria Math" w:cs="Times New Roman"/>
                <w:color w:val="000000" w:themeColor="text1"/>
              </w:rPr>
              <m:t>b</m:t>
            </m:r>
          </m:sub>
          <m:sup>
            <m:r>
              <w:rPr>
                <w:rFonts w:ascii="Cambria Math" w:eastAsia="AppleMyungjo" w:hAnsi="Cambria Math" w:cs="Times New Roman"/>
                <w:color w:val="000000" w:themeColor="text1"/>
              </w:rPr>
              <m:t>*</m:t>
            </m:r>
          </m:sup>
        </m:sSubSup>
      </m:oMath>
      <w:r w:rsidRPr="009A5419">
        <w:rPr>
          <w:rFonts w:ascii="Garamond" w:eastAsia="AppleMyungjo" w:hAnsi="Garamond" w:cs="Times New Roman"/>
          <w:color w:val="000000" w:themeColor="text1"/>
        </w:rPr>
        <w:t xml:space="preserve"> can improve the conservative type-I error.</w:t>
      </w:r>
      <w:r w:rsidR="00D91C61">
        <w:rPr>
          <w:rFonts w:ascii="Garamond" w:eastAsia="AppleMyungjo" w:hAnsi="Garamond" w:cs="Times New Roman"/>
          <w:color w:val="000000" w:themeColor="text1"/>
        </w:rPr>
        <w:t xml:space="preserve"> </w:t>
      </w:r>
    </w:p>
    <w:p w:rsidR="00506902" w:rsidRDefault="00506902" w:rsidP="00141E24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</w:p>
    <w:p w:rsidR="0011544F" w:rsidRDefault="0011544F" w:rsidP="00141E24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</w:p>
    <w:p w:rsidR="0011544F" w:rsidRDefault="0011544F" w:rsidP="00141E24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</w:p>
    <w:p w:rsidR="0011544F" w:rsidRDefault="0011544F" w:rsidP="00141E24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</w:p>
    <w:p w:rsidR="0011544F" w:rsidRPr="009A5419" w:rsidRDefault="0011544F" w:rsidP="00141E24">
      <w:pPr>
        <w:spacing w:line="480" w:lineRule="auto"/>
        <w:rPr>
          <w:rFonts w:ascii="Garamond" w:eastAsia="AppleMyungjo" w:hAnsi="Garamond" w:cs="Times New Roman"/>
          <w:color w:val="000000" w:themeColor="text1"/>
        </w:rPr>
      </w:pPr>
    </w:p>
    <w:p w:rsidR="007B3EAF" w:rsidRDefault="007B3EAF">
      <w:pPr>
        <w:rPr>
          <w:rFonts w:ascii="Garamond" w:hAnsi="Garamond"/>
        </w:rPr>
      </w:pPr>
    </w:p>
    <w:p w:rsidR="007B3EAF" w:rsidRDefault="007B3EAF">
      <w:pPr>
        <w:rPr>
          <w:rFonts w:ascii="Garamond" w:hAnsi="Garamond"/>
        </w:rPr>
      </w:pPr>
    </w:p>
    <w:p w:rsidR="007B3EAF" w:rsidRPr="007B3EAF" w:rsidRDefault="007B3EAF" w:rsidP="007B3EAF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7B3EAF">
        <w:t>REFERENCES</w:t>
      </w:r>
    </w:p>
    <w:p w:rsidR="007B3EAF" w:rsidRPr="007B3EAF" w:rsidRDefault="007B3EAF" w:rsidP="007B3EAF">
      <w:pPr>
        <w:pStyle w:val="EndNoteBibliographyTitle"/>
      </w:pPr>
    </w:p>
    <w:p w:rsidR="007B3EAF" w:rsidRPr="007B3EAF" w:rsidRDefault="007B3EAF" w:rsidP="007B3EAF">
      <w:pPr>
        <w:pStyle w:val="EndNoteBibliography"/>
        <w:ind w:left="720" w:hanging="720"/>
      </w:pPr>
      <w:r w:rsidRPr="007B3EAF">
        <w:t>1. Guo, X., Pan, W., Connett, J.E., Hannan, P.J., and French, S.A. (2005). Small-sample performance of the robust score test and its modifications in generalized estimating equations. Stat Med 24, 3479-3495.</w:t>
      </w:r>
    </w:p>
    <w:p w:rsidR="004C3E19" w:rsidRPr="009A5419" w:rsidRDefault="007B3EAF">
      <w:pPr>
        <w:rPr>
          <w:rFonts w:ascii="Garamond" w:hAnsi="Garamond"/>
        </w:rPr>
      </w:pPr>
      <w:r>
        <w:rPr>
          <w:rFonts w:ascii="Garamond" w:hAnsi="Garamond"/>
        </w:rPr>
        <w:fldChar w:fldCharType="end"/>
      </w:r>
    </w:p>
    <w:sectPr w:rsidR="004C3E19" w:rsidRPr="009A541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843B2" w:rsidRDefault="005843B2" w:rsidP="008F743E">
      <w:r>
        <w:separator/>
      </w:r>
    </w:p>
  </w:endnote>
  <w:endnote w:type="continuationSeparator" w:id="0">
    <w:p w:rsidR="005843B2" w:rsidRDefault="005843B2" w:rsidP="008F743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ppleMyungjo">
    <w:altName w:val="Malgun Gothic"/>
    <w:charset w:val="4F"/>
    <w:family w:val="auto"/>
    <w:pitch w:val="variable"/>
    <w:sig w:usb0="00000000" w:usb1="09060000" w:usb2="00000010" w:usb3="00000000" w:csb0="0008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843B2" w:rsidRDefault="005843B2" w:rsidP="008F743E">
      <w:r>
        <w:separator/>
      </w:r>
    </w:p>
  </w:footnote>
  <w:footnote w:type="continuationSeparator" w:id="0">
    <w:p w:rsidR="005843B2" w:rsidRDefault="005843B2" w:rsidP="008F743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C46FFC"/>
    <w:multiLevelType w:val="hybridMultilevel"/>
    <w:tmpl w:val="08CE45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01060D"/>
    <w:multiLevelType w:val="hybridMultilevel"/>
    <w:tmpl w:val="9BC42628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0AD714D8"/>
    <w:multiLevelType w:val="hybridMultilevel"/>
    <w:tmpl w:val="909A01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6D5446"/>
    <w:multiLevelType w:val="hybridMultilevel"/>
    <w:tmpl w:val="86B2D1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F13458"/>
    <w:multiLevelType w:val="hybridMultilevel"/>
    <w:tmpl w:val="9918DE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A719E7"/>
    <w:multiLevelType w:val="hybridMultilevel"/>
    <w:tmpl w:val="5544692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2D81085"/>
    <w:multiLevelType w:val="hybridMultilevel"/>
    <w:tmpl w:val="DFF2E53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159077F0"/>
    <w:multiLevelType w:val="hybridMultilevel"/>
    <w:tmpl w:val="1914791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657498E"/>
    <w:multiLevelType w:val="hybridMultilevel"/>
    <w:tmpl w:val="F9C4A0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83154C0"/>
    <w:multiLevelType w:val="hybridMultilevel"/>
    <w:tmpl w:val="1710FE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A0B4A84"/>
    <w:multiLevelType w:val="hybridMultilevel"/>
    <w:tmpl w:val="CBE825D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C1172DC"/>
    <w:multiLevelType w:val="hybridMultilevel"/>
    <w:tmpl w:val="8A50B572"/>
    <w:lvl w:ilvl="0" w:tplc="98AA3D94">
      <w:start w:val="1"/>
      <w:numFmt w:val="bullet"/>
      <w:lvlText w:val="•"/>
      <w:lvlJc w:val="left"/>
      <w:pPr>
        <w:ind w:left="72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852F32"/>
    <w:multiLevelType w:val="hybridMultilevel"/>
    <w:tmpl w:val="B5EA44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F6105FD"/>
    <w:multiLevelType w:val="hybridMultilevel"/>
    <w:tmpl w:val="F07C6294"/>
    <w:lvl w:ilvl="0" w:tplc="04090013">
      <w:start w:val="1"/>
      <w:numFmt w:val="upperRoman"/>
      <w:lvlText w:val="%1."/>
      <w:lvlJc w:val="righ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24DA02BF"/>
    <w:multiLevelType w:val="hybridMultilevel"/>
    <w:tmpl w:val="2286EE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5265ACF"/>
    <w:multiLevelType w:val="hybridMultilevel"/>
    <w:tmpl w:val="FDE498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B297D54"/>
    <w:multiLevelType w:val="hybridMultilevel"/>
    <w:tmpl w:val="483CA9C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2B39527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2B761445"/>
    <w:multiLevelType w:val="hybridMultilevel"/>
    <w:tmpl w:val="A4140D4E"/>
    <w:lvl w:ilvl="0" w:tplc="04090013">
      <w:start w:val="1"/>
      <w:numFmt w:val="upperRoman"/>
      <w:lvlText w:val="%1."/>
      <w:lvlJc w:val="righ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2FE80B6D"/>
    <w:multiLevelType w:val="hybridMultilevel"/>
    <w:tmpl w:val="0F4E92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09F0454"/>
    <w:multiLevelType w:val="hybridMultilevel"/>
    <w:tmpl w:val="F57AD4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254775D"/>
    <w:multiLevelType w:val="hybridMultilevel"/>
    <w:tmpl w:val="5532E2EA"/>
    <w:lvl w:ilvl="0" w:tplc="2F98462C">
      <w:start w:val="5"/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 w15:restartNumberingAfterBreak="0">
    <w:nsid w:val="34B24B15"/>
    <w:multiLevelType w:val="hybridMultilevel"/>
    <w:tmpl w:val="32206D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6397807"/>
    <w:multiLevelType w:val="hybridMultilevel"/>
    <w:tmpl w:val="CC9E6EF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3735374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 w15:restartNumberingAfterBreak="0">
    <w:nsid w:val="3EC66C06"/>
    <w:multiLevelType w:val="hybridMultilevel"/>
    <w:tmpl w:val="F660877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4426411"/>
    <w:multiLevelType w:val="hybridMultilevel"/>
    <w:tmpl w:val="4692CB5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7" w15:restartNumberingAfterBreak="0">
    <w:nsid w:val="4449675B"/>
    <w:multiLevelType w:val="hybridMultilevel"/>
    <w:tmpl w:val="9F9A4F00"/>
    <w:lvl w:ilvl="0" w:tplc="FFFFFFFF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5120307"/>
    <w:multiLevelType w:val="hybridMultilevel"/>
    <w:tmpl w:val="57108A5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6DC20A5"/>
    <w:multiLevelType w:val="hybridMultilevel"/>
    <w:tmpl w:val="97E011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0407396"/>
    <w:multiLevelType w:val="hybridMultilevel"/>
    <w:tmpl w:val="2D0ED23C"/>
    <w:lvl w:ilvl="0" w:tplc="35CC39C8">
      <w:start w:val="1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51E2B0E"/>
    <w:multiLevelType w:val="hybridMultilevel"/>
    <w:tmpl w:val="C84480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59C0522"/>
    <w:multiLevelType w:val="hybridMultilevel"/>
    <w:tmpl w:val="8506C04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D512FEF"/>
    <w:multiLevelType w:val="hybridMultilevel"/>
    <w:tmpl w:val="467463B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4" w15:restartNumberingAfterBreak="0">
    <w:nsid w:val="628C52F2"/>
    <w:multiLevelType w:val="hybridMultilevel"/>
    <w:tmpl w:val="BE241C0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 w15:restartNumberingAfterBreak="0">
    <w:nsid w:val="6635574F"/>
    <w:multiLevelType w:val="hybridMultilevel"/>
    <w:tmpl w:val="4EBE2F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86B1467"/>
    <w:multiLevelType w:val="hybridMultilevel"/>
    <w:tmpl w:val="080AB4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A697D58"/>
    <w:multiLevelType w:val="hybridMultilevel"/>
    <w:tmpl w:val="CD7808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B49203E"/>
    <w:multiLevelType w:val="hybridMultilevel"/>
    <w:tmpl w:val="FBD4A4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15D571E"/>
    <w:multiLevelType w:val="multilevel"/>
    <w:tmpl w:val="1D745CD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40" w15:restartNumberingAfterBreak="0">
    <w:nsid w:val="71970D7F"/>
    <w:multiLevelType w:val="hybridMultilevel"/>
    <w:tmpl w:val="AA180B78"/>
    <w:lvl w:ilvl="0" w:tplc="04090013">
      <w:start w:val="1"/>
      <w:numFmt w:val="upperRoman"/>
      <w:lvlText w:val="%1."/>
      <w:lvlJc w:val="righ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1" w15:restartNumberingAfterBreak="0">
    <w:nsid w:val="744C54F1"/>
    <w:multiLevelType w:val="hybridMultilevel"/>
    <w:tmpl w:val="26E80A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46939E9"/>
    <w:multiLevelType w:val="hybridMultilevel"/>
    <w:tmpl w:val="BDC478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487261F"/>
    <w:multiLevelType w:val="hybridMultilevel"/>
    <w:tmpl w:val="1F1CBBBA"/>
    <w:lvl w:ilvl="0" w:tplc="04090013">
      <w:start w:val="1"/>
      <w:numFmt w:val="upperRoman"/>
      <w:lvlText w:val="%1."/>
      <w:lvlJc w:val="righ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4" w15:restartNumberingAfterBreak="0">
    <w:nsid w:val="75BC0F91"/>
    <w:multiLevelType w:val="hybridMultilevel"/>
    <w:tmpl w:val="63BCAFC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7D31CF0"/>
    <w:multiLevelType w:val="multilevel"/>
    <w:tmpl w:val="D2162B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6" w15:restartNumberingAfterBreak="0">
    <w:nsid w:val="7DD65D41"/>
    <w:multiLevelType w:val="hybridMultilevel"/>
    <w:tmpl w:val="8B34CDAC"/>
    <w:lvl w:ilvl="0" w:tplc="D77652CE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14"/>
  </w:num>
  <w:num w:numId="3">
    <w:abstractNumId w:val="29"/>
  </w:num>
  <w:num w:numId="4">
    <w:abstractNumId w:val="10"/>
  </w:num>
  <w:num w:numId="5">
    <w:abstractNumId w:val="28"/>
  </w:num>
  <w:num w:numId="6">
    <w:abstractNumId w:val="32"/>
  </w:num>
  <w:num w:numId="7">
    <w:abstractNumId w:val="46"/>
  </w:num>
  <w:num w:numId="8">
    <w:abstractNumId w:val="24"/>
  </w:num>
  <w:num w:numId="9">
    <w:abstractNumId w:val="30"/>
  </w:num>
  <w:num w:numId="10">
    <w:abstractNumId w:val="40"/>
  </w:num>
  <w:num w:numId="11">
    <w:abstractNumId w:val="44"/>
  </w:num>
  <w:num w:numId="12">
    <w:abstractNumId w:val="17"/>
  </w:num>
  <w:num w:numId="13">
    <w:abstractNumId w:val="5"/>
  </w:num>
  <w:num w:numId="14">
    <w:abstractNumId w:val="38"/>
  </w:num>
  <w:num w:numId="15">
    <w:abstractNumId w:val="41"/>
  </w:num>
  <w:num w:numId="16">
    <w:abstractNumId w:val="1"/>
  </w:num>
  <w:num w:numId="17">
    <w:abstractNumId w:val="3"/>
  </w:num>
  <w:num w:numId="18">
    <w:abstractNumId w:val="11"/>
  </w:num>
  <w:num w:numId="19">
    <w:abstractNumId w:val="27"/>
  </w:num>
  <w:num w:numId="20">
    <w:abstractNumId w:val="36"/>
  </w:num>
  <w:num w:numId="21">
    <w:abstractNumId w:val="8"/>
  </w:num>
  <w:num w:numId="22">
    <w:abstractNumId w:val="20"/>
  </w:num>
  <w:num w:numId="23">
    <w:abstractNumId w:val="7"/>
  </w:num>
  <w:num w:numId="24">
    <w:abstractNumId w:val="34"/>
  </w:num>
  <w:num w:numId="25">
    <w:abstractNumId w:val="31"/>
  </w:num>
  <w:num w:numId="26">
    <w:abstractNumId w:val="35"/>
  </w:num>
  <w:num w:numId="27">
    <w:abstractNumId w:val="16"/>
  </w:num>
  <w:num w:numId="28">
    <w:abstractNumId w:val="22"/>
  </w:num>
  <w:num w:numId="29">
    <w:abstractNumId w:val="0"/>
  </w:num>
  <w:num w:numId="30">
    <w:abstractNumId w:val="37"/>
  </w:num>
  <w:num w:numId="31">
    <w:abstractNumId w:val="6"/>
  </w:num>
  <w:num w:numId="32">
    <w:abstractNumId w:val="19"/>
  </w:num>
  <w:num w:numId="33">
    <w:abstractNumId w:val="26"/>
  </w:num>
  <w:num w:numId="34">
    <w:abstractNumId w:val="4"/>
  </w:num>
  <w:num w:numId="35">
    <w:abstractNumId w:val="12"/>
  </w:num>
  <w:num w:numId="36">
    <w:abstractNumId w:val="42"/>
  </w:num>
  <w:num w:numId="37">
    <w:abstractNumId w:val="18"/>
  </w:num>
  <w:num w:numId="38">
    <w:abstractNumId w:val="9"/>
  </w:num>
  <w:num w:numId="39">
    <w:abstractNumId w:val="43"/>
  </w:num>
  <w:num w:numId="40">
    <w:abstractNumId w:val="23"/>
  </w:num>
  <w:num w:numId="41">
    <w:abstractNumId w:val="2"/>
  </w:num>
  <w:num w:numId="42">
    <w:abstractNumId w:val="45"/>
  </w:num>
  <w:num w:numId="43">
    <w:abstractNumId w:val="33"/>
  </w:num>
  <w:num w:numId="44">
    <w:abstractNumId w:val="13"/>
  </w:num>
  <w:num w:numId="45">
    <w:abstractNumId w:val="15"/>
  </w:num>
  <w:num w:numId="46">
    <w:abstractNumId w:val="21"/>
  </w:num>
  <w:num w:numId="47">
    <w:abstractNumId w:val="3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Human Genetics&lt;/Style&gt;&lt;LeftDelim&gt;{&lt;/LeftDelim&gt;&lt;RightDelim&gt;}&lt;/RightDelim&gt;&lt;FontName&gt;Garamond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dvw9fvm5s2pie2asc5vpsfrpwr0tr50dws&quot;&gt;FGRF&lt;record-ids&gt;&lt;item&gt;24&lt;/item&gt;&lt;/record-ids&gt;&lt;/item&gt;&lt;/Libraries&gt;"/>
  </w:docVars>
  <w:rsids>
    <w:rsidRoot w:val="00621C74"/>
    <w:rsid w:val="00020E3F"/>
    <w:rsid w:val="00023D56"/>
    <w:rsid w:val="000548E9"/>
    <w:rsid w:val="00060BE6"/>
    <w:rsid w:val="00077B00"/>
    <w:rsid w:val="00087F79"/>
    <w:rsid w:val="000A001A"/>
    <w:rsid w:val="000A566B"/>
    <w:rsid w:val="000A657C"/>
    <w:rsid w:val="000C7BB3"/>
    <w:rsid w:val="000E4AB6"/>
    <w:rsid w:val="0011380B"/>
    <w:rsid w:val="0011544F"/>
    <w:rsid w:val="001209EC"/>
    <w:rsid w:val="001270B8"/>
    <w:rsid w:val="00140FAD"/>
    <w:rsid w:val="00141E24"/>
    <w:rsid w:val="00145435"/>
    <w:rsid w:val="00156A9D"/>
    <w:rsid w:val="00160BAC"/>
    <w:rsid w:val="001A23CF"/>
    <w:rsid w:val="001B7BF1"/>
    <w:rsid w:val="001C32A6"/>
    <w:rsid w:val="001D18AA"/>
    <w:rsid w:val="001D471F"/>
    <w:rsid w:val="001F15BD"/>
    <w:rsid w:val="001F5920"/>
    <w:rsid w:val="002101E1"/>
    <w:rsid w:val="0021316F"/>
    <w:rsid w:val="002168F0"/>
    <w:rsid w:val="002311E7"/>
    <w:rsid w:val="0024402C"/>
    <w:rsid w:val="0026560B"/>
    <w:rsid w:val="00270FF5"/>
    <w:rsid w:val="0027599E"/>
    <w:rsid w:val="002804E9"/>
    <w:rsid w:val="002B55DB"/>
    <w:rsid w:val="002D32A0"/>
    <w:rsid w:val="002D46A3"/>
    <w:rsid w:val="002E24B4"/>
    <w:rsid w:val="00330955"/>
    <w:rsid w:val="003337A7"/>
    <w:rsid w:val="00334C09"/>
    <w:rsid w:val="00340FFC"/>
    <w:rsid w:val="00341B74"/>
    <w:rsid w:val="0036115F"/>
    <w:rsid w:val="00390C7C"/>
    <w:rsid w:val="0039147A"/>
    <w:rsid w:val="003A1E44"/>
    <w:rsid w:val="003A4F1F"/>
    <w:rsid w:val="003B6982"/>
    <w:rsid w:val="003C019C"/>
    <w:rsid w:val="003C4221"/>
    <w:rsid w:val="003E7244"/>
    <w:rsid w:val="003F179E"/>
    <w:rsid w:val="00400C94"/>
    <w:rsid w:val="004079A2"/>
    <w:rsid w:val="00410C73"/>
    <w:rsid w:val="0041770D"/>
    <w:rsid w:val="00417927"/>
    <w:rsid w:val="0042479F"/>
    <w:rsid w:val="004448AF"/>
    <w:rsid w:val="00450FE2"/>
    <w:rsid w:val="004901E6"/>
    <w:rsid w:val="004A1161"/>
    <w:rsid w:val="004C3475"/>
    <w:rsid w:val="004C3E19"/>
    <w:rsid w:val="004D5CAC"/>
    <w:rsid w:val="004E0818"/>
    <w:rsid w:val="004E203F"/>
    <w:rsid w:val="0050138D"/>
    <w:rsid w:val="00506902"/>
    <w:rsid w:val="00526FF1"/>
    <w:rsid w:val="0053335D"/>
    <w:rsid w:val="00547F6E"/>
    <w:rsid w:val="005843B2"/>
    <w:rsid w:val="005972D0"/>
    <w:rsid w:val="005A0975"/>
    <w:rsid w:val="005A23CF"/>
    <w:rsid w:val="005C3561"/>
    <w:rsid w:val="00604C8D"/>
    <w:rsid w:val="00621C74"/>
    <w:rsid w:val="00634096"/>
    <w:rsid w:val="00663BAF"/>
    <w:rsid w:val="00692358"/>
    <w:rsid w:val="00694ACE"/>
    <w:rsid w:val="006A6CA0"/>
    <w:rsid w:val="006C548F"/>
    <w:rsid w:val="006D7FDE"/>
    <w:rsid w:val="006E03EF"/>
    <w:rsid w:val="006E4900"/>
    <w:rsid w:val="006F2BF8"/>
    <w:rsid w:val="00706329"/>
    <w:rsid w:val="007070A5"/>
    <w:rsid w:val="00713CA6"/>
    <w:rsid w:val="0072075E"/>
    <w:rsid w:val="00742866"/>
    <w:rsid w:val="00761C1F"/>
    <w:rsid w:val="00766A11"/>
    <w:rsid w:val="007714AB"/>
    <w:rsid w:val="00773FC4"/>
    <w:rsid w:val="00792EAA"/>
    <w:rsid w:val="007A675D"/>
    <w:rsid w:val="007B3EAF"/>
    <w:rsid w:val="007C4D6C"/>
    <w:rsid w:val="007D6B2F"/>
    <w:rsid w:val="007F085A"/>
    <w:rsid w:val="008127EC"/>
    <w:rsid w:val="00825D84"/>
    <w:rsid w:val="008A0780"/>
    <w:rsid w:val="008A3DD9"/>
    <w:rsid w:val="008B0478"/>
    <w:rsid w:val="008B2BD4"/>
    <w:rsid w:val="008B62B6"/>
    <w:rsid w:val="008B7753"/>
    <w:rsid w:val="008D171A"/>
    <w:rsid w:val="008D18F6"/>
    <w:rsid w:val="008D2CA9"/>
    <w:rsid w:val="008E199B"/>
    <w:rsid w:val="008E4EEE"/>
    <w:rsid w:val="008E7F0F"/>
    <w:rsid w:val="008F743E"/>
    <w:rsid w:val="009141F0"/>
    <w:rsid w:val="0093480A"/>
    <w:rsid w:val="009562F3"/>
    <w:rsid w:val="00963096"/>
    <w:rsid w:val="00964108"/>
    <w:rsid w:val="00966EEB"/>
    <w:rsid w:val="009714C6"/>
    <w:rsid w:val="0097418E"/>
    <w:rsid w:val="00982A8D"/>
    <w:rsid w:val="009A5419"/>
    <w:rsid w:val="009D2730"/>
    <w:rsid w:val="009F3894"/>
    <w:rsid w:val="00A127F4"/>
    <w:rsid w:val="00A15740"/>
    <w:rsid w:val="00A17BD2"/>
    <w:rsid w:val="00A24218"/>
    <w:rsid w:val="00A366D2"/>
    <w:rsid w:val="00A65E5B"/>
    <w:rsid w:val="00A842FB"/>
    <w:rsid w:val="00AA5E41"/>
    <w:rsid w:val="00AA67E9"/>
    <w:rsid w:val="00AC1E53"/>
    <w:rsid w:val="00AE6893"/>
    <w:rsid w:val="00AE6CF0"/>
    <w:rsid w:val="00AF2B22"/>
    <w:rsid w:val="00B02009"/>
    <w:rsid w:val="00B40185"/>
    <w:rsid w:val="00B439CB"/>
    <w:rsid w:val="00B60DD2"/>
    <w:rsid w:val="00B96127"/>
    <w:rsid w:val="00BA6E26"/>
    <w:rsid w:val="00BB26DB"/>
    <w:rsid w:val="00BD523C"/>
    <w:rsid w:val="00BE6BED"/>
    <w:rsid w:val="00BE7491"/>
    <w:rsid w:val="00BF6016"/>
    <w:rsid w:val="00C33FD8"/>
    <w:rsid w:val="00C3740C"/>
    <w:rsid w:val="00C56D89"/>
    <w:rsid w:val="00C6563A"/>
    <w:rsid w:val="00C711F9"/>
    <w:rsid w:val="00C75370"/>
    <w:rsid w:val="00C75783"/>
    <w:rsid w:val="00C80A54"/>
    <w:rsid w:val="00C81F82"/>
    <w:rsid w:val="00C94F95"/>
    <w:rsid w:val="00CE4A5A"/>
    <w:rsid w:val="00CE78A0"/>
    <w:rsid w:val="00D026CE"/>
    <w:rsid w:val="00D60870"/>
    <w:rsid w:val="00D62923"/>
    <w:rsid w:val="00D658DA"/>
    <w:rsid w:val="00D762D1"/>
    <w:rsid w:val="00D91C61"/>
    <w:rsid w:val="00DA3788"/>
    <w:rsid w:val="00DB2179"/>
    <w:rsid w:val="00DB5959"/>
    <w:rsid w:val="00DC3CFA"/>
    <w:rsid w:val="00DE59CC"/>
    <w:rsid w:val="00DF31BB"/>
    <w:rsid w:val="00E10C2E"/>
    <w:rsid w:val="00E3294C"/>
    <w:rsid w:val="00E47E2B"/>
    <w:rsid w:val="00E504A1"/>
    <w:rsid w:val="00E51E31"/>
    <w:rsid w:val="00E535B9"/>
    <w:rsid w:val="00E914AF"/>
    <w:rsid w:val="00EA2A21"/>
    <w:rsid w:val="00EB028E"/>
    <w:rsid w:val="00EC5262"/>
    <w:rsid w:val="00EC613F"/>
    <w:rsid w:val="00ED050D"/>
    <w:rsid w:val="00ED6999"/>
    <w:rsid w:val="00EE23D7"/>
    <w:rsid w:val="00EF4DCF"/>
    <w:rsid w:val="00F05CE1"/>
    <w:rsid w:val="00F106AA"/>
    <w:rsid w:val="00F162CC"/>
    <w:rsid w:val="00F24209"/>
    <w:rsid w:val="00F35B9F"/>
    <w:rsid w:val="00F50033"/>
    <w:rsid w:val="00F65A28"/>
    <w:rsid w:val="00F66D6F"/>
    <w:rsid w:val="00FA3A71"/>
    <w:rsid w:val="00FB2BEA"/>
    <w:rsid w:val="00FC02A2"/>
    <w:rsid w:val="00FC3D17"/>
    <w:rsid w:val="00FF2250"/>
    <w:rsid w:val="00FF30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D7773DC-96E2-49B2-80AB-9721C6B77A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41E24"/>
    <w:pPr>
      <w:spacing w:after="0" w:line="240" w:lineRule="auto"/>
    </w:pPr>
    <w:rPr>
      <w:sz w:val="24"/>
      <w:szCs w:val="24"/>
      <w:lang w:eastAsia="en-US"/>
    </w:rPr>
  </w:style>
  <w:style w:type="paragraph" w:styleId="Heading1">
    <w:name w:val="heading 1"/>
    <w:basedOn w:val="Normal"/>
    <w:link w:val="Heading1Char"/>
    <w:uiPriority w:val="9"/>
    <w:qFormat/>
    <w:rsid w:val="00141E24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41E24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41E24"/>
    <w:rPr>
      <w:rFonts w:ascii="Times" w:hAnsi="Times"/>
      <w:b/>
      <w:bCs/>
      <w:kern w:val="36"/>
      <w:sz w:val="48"/>
      <w:szCs w:val="48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41E24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n-US"/>
    </w:rPr>
  </w:style>
  <w:style w:type="paragraph" w:styleId="ListParagraph">
    <w:name w:val="List Paragraph"/>
    <w:basedOn w:val="Normal"/>
    <w:uiPriority w:val="34"/>
    <w:qFormat/>
    <w:rsid w:val="00141E24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141E24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41E2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1E24"/>
    <w:rPr>
      <w:rFonts w:ascii="Lucida Grande" w:hAnsi="Lucida Grande" w:cs="Lucida Grande"/>
      <w:sz w:val="18"/>
      <w:szCs w:val="18"/>
      <w:lang w:eastAsia="en-US"/>
    </w:rPr>
  </w:style>
  <w:style w:type="table" w:styleId="TableGrid">
    <w:name w:val="Table Grid"/>
    <w:basedOn w:val="TableNormal"/>
    <w:uiPriority w:val="59"/>
    <w:rsid w:val="00141E24"/>
    <w:pPr>
      <w:spacing w:after="0" w:line="240" w:lineRule="auto"/>
    </w:pPr>
    <w:rPr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41E24"/>
    <w:pPr>
      <w:spacing w:after="200"/>
    </w:pPr>
    <w:rPr>
      <w:b/>
      <w:bCs/>
      <w:color w:val="5B9BD5" w:themeColor="accent1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141E24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141E24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41E24"/>
    <w:pPr>
      <w:tabs>
        <w:tab w:val="center" w:pos="4680"/>
        <w:tab w:val="right" w:pos="9360"/>
      </w:tabs>
    </w:pPr>
    <w:rPr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141E24"/>
    <w:rPr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141E24"/>
    <w:pPr>
      <w:tabs>
        <w:tab w:val="center" w:pos="4680"/>
        <w:tab w:val="right" w:pos="9360"/>
      </w:tabs>
    </w:pPr>
    <w:rPr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141E24"/>
    <w:rPr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41E24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41E24"/>
    <w:pPr>
      <w:spacing w:after="200"/>
    </w:pPr>
    <w:rPr>
      <w:sz w:val="20"/>
      <w:szCs w:val="20"/>
      <w:lang w:eastAsia="zh-CN"/>
    </w:rPr>
  </w:style>
  <w:style w:type="character" w:customStyle="1" w:styleId="CommentTextChar1">
    <w:name w:val="Comment Text Char1"/>
    <w:basedOn w:val="DefaultParagraphFont"/>
    <w:uiPriority w:val="99"/>
    <w:semiHidden/>
    <w:rsid w:val="00141E24"/>
    <w:rPr>
      <w:sz w:val="20"/>
      <w:szCs w:val="20"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41E24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41E24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141E24"/>
    <w:rPr>
      <w:b/>
      <w:bCs/>
      <w:sz w:val="20"/>
      <w:szCs w:val="20"/>
      <w:lang w:eastAsia="en-US"/>
    </w:rPr>
  </w:style>
  <w:style w:type="character" w:customStyle="1" w:styleId="apple-converted-space">
    <w:name w:val="apple-converted-space"/>
    <w:basedOn w:val="DefaultParagraphFont"/>
    <w:rsid w:val="00141E24"/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41E24"/>
    <w:rPr>
      <w:rFonts w:ascii="Courier New" w:eastAsia="Times New Roman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41E2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eastAsia="zh-CN"/>
    </w:rPr>
  </w:style>
  <w:style w:type="character" w:customStyle="1" w:styleId="HTMLPreformattedChar1">
    <w:name w:val="HTML Preformatted Char1"/>
    <w:basedOn w:val="DefaultParagraphFont"/>
    <w:uiPriority w:val="99"/>
    <w:semiHidden/>
    <w:rsid w:val="00141E24"/>
    <w:rPr>
      <w:rFonts w:ascii="Consolas" w:hAnsi="Consolas" w:cs="Consolas"/>
      <w:sz w:val="20"/>
      <w:szCs w:val="20"/>
      <w:lang w:eastAsia="en-US"/>
    </w:rPr>
  </w:style>
  <w:style w:type="character" w:customStyle="1" w:styleId="vol">
    <w:name w:val="vol"/>
    <w:basedOn w:val="DefaultParagraphFont"/>
    <w:rsid w:val="00141E24"/>
  </w:style>
  <w:style w:type="character" w:customStyle="1" w:styleId="pagefirst">
    <w:name w:val="pagefirst"/>
    <w:basedOn w:val="DefaultParagraphFont"/>
    <w:rsid w:val="00141E24"/>
  </w:style>
  <w:style w:type="paragraph" w:styleId="EndnoteText">
    <w:name w:val="endnote text"/>
    <w:basedOn w:val="Normal"/>
    <w:link w:val="EndnoteTextChar"/>
    <w:uiPriority w:val="99"/>
    <w:unhideWhenUsed/>
    <w:rsid w:val="00141E24"/>
  </w:style>
  <w:style w:type="character" w:customStyle="1" w:styleId="EndnoteTextChar">
    <w:name w:val="Endnote Text Char"/>
    <w:basedOn w:val="DefaultParagraphFont"/>
    <w:link w:val="EndnoteText"/>
    <w:uiPriority w:val="99"/>
    <w:rsid w:val="00141E24"/>
    <w:rPr>
      <w:sz w:val="24"/>
      <w:szCs w:val="24"/>
      <w:lang w:eastAsia="en-US"/>
    </w:rPr>
  </w:style>
  <w:style w:type="character" w:styleId="EndnoteReference">
    <w:name w:val="endnote reference"/>
    <w:basedOn w:val="DefaultParagraphFont"/>
    <w:uiPriority w:val="99"/>
    <w:unhideWhenUsed/>
    <w:rsid w:val="00141E24"/>
    <w:rPr>
      <w:vertAlign w:val="superscript"/>
    </w:rPr>
  </w:style>
  <w:style w:type="character" w:customStyle="1" w:styleId="citation">
    <w:name w:val="citation"/>
    <w:basedOn w:val="DefaultParagraphFont"/>
    <w:rsid w:val="00141E24"/>
  </w:style>
  <w:style w:type="paragraph" w:styleId="FootnoteText">
    <w:name w:val="footnote text"/>
    <w:basedOn w:val="Normal"/>
    <w:link w:val="FootnoteTextChar"/>
    <w:uiPriority w:val="99"/>
    <w:unhideWhenUsed/>
    <w:rsid w:val="00141E24"/>
  </w:style>
  <w:style w:type="character" w:customStyle="1" w:styleId="FootnoteTextChar">
    <w:name w:val="Footnote Text Char"/>
    <w:basedOn w:val="DefaultParagraphFont"/>
    <w:link w:val="FootnoteText"/>
    <w:uiPriority w:val="99"/>
    <w:rsid w:val="00141E24"/>
    <w:rPr>
      <w:sz w:val="24"/>
      <w:szCs w:val="24"/>
      <w:lang w:eastAsia="en-US"/>
    </w:rPr>
  </w:style>
  <w:style w:type="character" w:styleId="FootnoteReference">
    <w:name w:val="footnote reference"/>
    <w:basedOn w:val="DefaultParagraphFont"/>
    <w:uiPriority w:val="99"/>
    <w:unhideWhenUsed/>
    <w:rsid w:val="00141E24"/>
    <w:rPr>
      <w:vertAlign w:val="superscript"/>
    </w:rPr>
  </w:style>
  <w:style w:type="character" w:customStyle="1" w:styleId="apple-style-span">
    <w:name w:val="apple-style-span"/>
    <w:basedOn w:val="DefaultParagraphFont"/>
    <w:rsid w:val="00141E24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41E24"/>
    <w:rPr>
      <w:rFonts w:ascii="Lucida Grande" w:hAnsi="Lucida Grande" w:cs="Lucida Grand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141E24"/>
    <w:rPr>
      <w:rFonts w:ascii="Lucida Grande" w:hAnsi="Lucida Grande" w:cs="Lucida Grande"/>
      <w:sz w:val="22"/>
      <w:szCs w:val="22"/>
      <w:lang w:eastAsia="zh-CN"/>
    </w:rPr>
  </w:style>
  <w:style w:type="character" w:customStyle="1" w:styleId="DocumentMapChar1">
    <w:name w:val="Document Map Char1"/>
    <w:basedOn w:val="DefaultParagraphFont"/>
    <w:uiPriority w:val="99"/>
    <w:semiHidden/>
    <w:rsid w:val="00141E24"/>
    <w:rPr>
      <w:rFonts w:ascii="Segoe UI" w:hAnsi="Segoe UI" w:cs="Segoe UI"/>
      <w:sz w:val="16"/>
      <w:szCs w:val="16"/>
      <w:lang w:eastAsia="en-US"/>
    </w:rPr>
  </w:style>
  <w:style w:type="character" w:styleId="Emphasis">
    <w:name w:val="Emphasis"/>
    <w:basedOn w:val="DefaultParagraphFont"/>
    <w:uiPriority w:val="20"/>
    <w:qFormat/>
    <w:rsid w:val="00141E24"/>
    <w:rPr>
      <w:i/>
      <w:iCs/>
    </w:rPr>
  </w:style>
  <w:style w:type="character" w:customStyle="1" w:styleId="cit-vol">
    <w:name w:val="cit-vol"/>
    <w:basedOn w:val="DefaultParagraphFont"/>
    <w:rsid w:val="00141E24"/>
  </w:style>
  <w:style w:type="character" w:customStyle="1" w:styleId="cit-issue">
    <w:name w:val="cit-issue"/>
    <w:basedOn w:val="DefaultParagraphFont"/>
    <w:rsid w:val="00141E24"/>
  </w:style>
  <w:style w:type="character" w:customStyle="1" w:styleId="cit-sep">
    <w:name w:val="cit-sep"/>
    <w:basedOn w:val="DefaultParagraphFont"/>
    <w:rsid w:val="00141E24"/>
  </w:style>
  <w:style w:type="character" w:customStyle="1" w:styleId="cit-first-page">
    <w:name w:val="cit-first-page"/>
    <w:basedOn w:val="DefaultParagraphFont"/>
    <w:rsid w:val="00141E24"/>
  </w:style>
  <w:style w:type="character" w:customStyle="1" w:styleId="cit-last-page">
    <w:name w:val="cit-last-page"/>
    <w:basedOn w:val="DefaultParagraphFont"/>
    <w:rsid w:val="00141E24"/>
  </w:style>
  <w:style w:type="paragraph" w:customStyle="1" w:styleId="EndNoteBibliographyTitle">
    <w:name w:val="EndNote Bibliography Title"/>
    <w:basedOn w:val="Normal"/>
    <w:link w:val="EndNoteBibliographyTitleChar"/>
    <w:rsid w:val="00141E24"/>
    <w:pPr>
      <w:jc w:val="center"/>
    </w:pPr>
    <w:rPr>
      <w:rFonts w:ascii="Garamond" w:hAnsi="Garamond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1E24"/>
    <w:rPr>
      <w:rFonts w:ascii="Garamond" w:hAnsi="Garamond"/>
      <w:noProof/>
      <w:sz w:val="24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141E24"/>
    <w:rPr>
      <w:rFonts w:ascii="Garamond" w:hAnsi="Garamond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41E24"/>
    <w:rPr>
      <w:rFonts w:ascii="Garamond" w:hAnsi="Garamond"/>
      <w:noProof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61697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3</TotalTime>
  <Pages>1</Pages>
  <Words>1738</Words>
  <Characters>9913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chool of Public Health - IUB</Company>
  <LinksUpToDate>false</LinksUpToDate>
  <CharactersWithSpaces>116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, Ming</dc:creator>
  <cp:keywords/>
  <dc:description/>
  <cp:lastModifiedBy>Qing Lu</cp:lastModifiedBy>
  <cp:revision>208</cp:revision>
  <dcterms:created xsi:type="dcterms:W3CDTF">2016-04-04T19:17:00Z</dcterms:created>
  <dcterms:modified xsi:type="dcterms:W3CDTF">2018-04-06T19:06:00Z</dcterms:modified>
</cp:coreProperties>
</file>